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2864C0" w14:textId="42125025" w:rsidR="00482601" w:rsidRPr="00482601" w:rsidRDefault="00482601">
      <w:r>
        <w:rPr>
          <w:u w:val="single"/>
        </w:rPr>
        <w:t>Complexity Theory</w:t>
      </w:r>
    </w:p>
    <w:p w14:paraId="648B7094" w14:textId="5DF0D1B2" w:rsidR="009B1C2B" w:rsidRDefault="009B1C2B">
      <w:r>
        <w:t xml:space="preserve">Schrodinger </w:t>
      </w:r>
      <w:r>
        <w:fldChar w:fldCharType="begin" w:fldLock="1"/>
      </w:r>
      <w:r>
        <w:instrText>ADDIN CSL_CITATION {"citationItems":[{"id":"ITEM-1","itemData":{"ISBN":"1111111111","author":[{"dropping-particle":"","family":"Schrodinger","given":"Erwin","non-dropping-particle":"","parse-names":false,"suffix":""}],"id":"ITEM-1","issued":{"date-parts":[["1943"]]},"publisher":"Cambridge University Press","title":"What is Life? The Physical Aspect of the Living Cell","type":"book"},"uris":["http://www.mendeley.com/documents/?uuid=6fb1641f-d5bf-489b-8fc4-0bac59e32638"]}],"mendeley":{"formattedCitation":"&lt;sup&gt;1&lt;/sup&gt;","plainTextFormattedCitation":"1","previouslyFormattedCitation":"&lt;sup&gt;1&lt;/sup&gt;"},"properties":{"noteIndex":0},"schema":"https://github.com/citation-style-language/schema/raw/master/csl-citation.json"}</w:instrText>
      </w:r>
      <w:r>
        <w:fldChar w:fldCharType="separate"/>
      </w:r>
      <w:r w:rsidRPr="009B1C2B">
        <w:rPr>
          <w:noProof/>
          <w:vertAlign w:val="superscript"/>
        </w:rPr>
        <w:t>1</w:t>
      </w:r>
      <w:r>
        <w:fldChar w:fldCharType="end"/>
      </w:r>
    </w:p>
    <w:p w14:paraId="5F814667" w14:textId="204C6A43" w:rsidR="00482601" w:rsidRDefault="009B1C2B">
      <w:r>
        <w:t xml:space="preserve">Zurek </w:t>
      </w:r>
      <w:r>
        <w:fldChar w:fldCharType="begin" w:fldLock="1"/>
      </w:r>
      <w:r>
        <w:instrText>ADDIN CSL_CITATION {"citationItems":[{"id":"ITEM-1","itemData":{"author":[{"dropping-particle":"","family":"Zurek","given":"W.","non-dropping-particle":"","parse-names":false,"suffix":""}],"container-title":"Nature","id":"ITEM-1","issued":{"date-parts":[["1989"]]},"title":"Thermodynamic cost of computation, algorithmic complexity and the information metric","type":"article-journal","volume":"341"},"uris":["http://www.mendeley.com/documents/?uuid=7c4faf7b-4f95-4fe3-9051-bed4ee2a601c"]}],"mendeley":{"formattedCitation":"&lt;sup&gt;2&lt;/sup&gt;","plainTextFormattedCitation":"2","previouslyFormattedCitation":"&lt;sup&gt;2&lt;/sup&gt;"},"properties":{"noteIndex":0},"schema":"https://github.com/citation-style-language/schema/raw/master/csl-citation.json"}</w:instrText>
      </w:r>
      <w:r>
        <w:fldChar w:fldCharType="separate"/>
      </w:r>
      <w:r w:rsidRPr="009B1C2B">
        <w:rPr>
          <w:noProof/>
          <w:vertAlign w:val="superscript"/>
        </w:rPr>
        <w:t>2</w:t>
      </w:r>
      <w:r>
        <w:fldChar w:fldCharType="end"/>
      </w:r>
    </w:p>
    <w:p w14:paraId="2E953D45" w14:textId="3AB2605C" w:rsidR="009B1C2B" w:rsidRDefault="009B1C2B">
      <w:r>
        <w:t xml:space="preserve">Lloyd &amp; Pagels </w:t>
      </w:r>
      <w:r>
        <w:fldChar w:fldCharType="begin" w:fldLock="1"/>
      </w:r>
      <w:r>
        <w:instrText>ADDIN CSL_CITATION {"citationItems":[{"id":"ITEM-1","itemData":{"author":[{"dropping-particle":"","family":"Lloyd","given":"Seth","non-dropping-particle":"","parse-names":false,"suffix":""},{"dropping-particle":"","family":"Pagels","given":"Heinz","non-dropping-particle":"","parse-names":false,"suffix":""}],"container-title":"Annals of Physics","id":"ITEM-1","issued":{"date-parts":[["1988"]]},"publisher":"Academic Press","publisher-place":"New York","title":"Complexity as Thermodynamic Depth","type":"article-journal"},"uris":["http://www.mendeley.com/documents/?uuid=a9b05afd-0aac-4945-b6f9-9362bcde60de"]}],"mendeley":{"formattedCitation":"&lt;sup&gt;3&lt;/sup&gt;","plainTextFormattedCitation":"3","previouslyFormattedCitation":"&lt;sup&gt;3&lt;/sup&gt;"},"properties":{"noteIndex":0},"schema":"https://github.com/citation-style-language/schema/raw/master/csl-citation.json"}</w:instrText>
      </w:r>
      <w:r>
        <w:fldChar w:fldCharType="separate"/>
      </w:r>
      <w:r w:rsidRPr="009B1C2B">
        <w:rPr>
          <w:noProof/>
          <w:vertAlign w:val="superscript"/>
        </w:rPr>
        <w:t>3</w:t>
      </w:r>
      <w:r>
        <w:fldChar w:fldCharType="end"/>
      </w:r>
    </w:p>
    <w:p w14:paraId="3A623293" w14:textId="79B4D442" w:rsidR="009B1C2B" w:rsidRDefault="009B1C2B">
      <w:r>
        <w:t xml:space="preserve">Bennett </w:t>
      </w:r>
      <w:r>
        <w:fldChar w:fldCharType="begin" w:fldLock="1"/>
      </w:r>
      <w:r w:rsidR="00EE4286">
        <w:instrText>ADDIN CSL_CITATION {"citationItems":[{"id":"ITEM-1","itemData":{"DOI":"10.1007/978-3-7091-6597-3_8","ISBN":"0-19-853741-7","ISSN":"0946-9613","abstract":"Some mathematical and natural objects (a random sequence, a se- quence\\nof zeros, a perfect crystal, a gas) are intuitively trivial, while\\nothers (e.g. the human body, the digits of π) contain internal evidence\\nof a nontrivial causal history.\\n\\nWe formalize this distinction by defining an object’s “logical depth”\\nas the time required by a standard universal Turing machine to gen-\\nerate it from an input that is algorithmically random (i.e. Martin-L\\n̈of random). This definition of depth is shown to be reasonably machine-\\nindependent, as well as obeying a slow-growth law: deep objects cannot\\nbe quickly produced from shallow ones by any deterministic process,\\nnor with much probability by a probabilistic process, but can be\\npro- duced slowly.\\n\\nNext we apply depth to the physical problem of “self-organization,”\\ninquiring in particular under what conditions (e.g. noise, irreversibility,\\nspatial and other symmetries of the initial conditions and equations\\nof motion) statistical-mechanical model systems can imitate computers\\nwell enough to undergo unbounded increase of depth in the limit of\\ninfinite space and time.","author":[{"dropping-particle":"","family":"Bennett","given":"Charles H.","non-dropping-particle":"","parse-names":false,"suffix":""}],"id":"ITEM-1","issued":{"date-parts":[["1995"]]},"page":"207-235","title":"Logical Depth and Physical Complexity","type":"article-journal"},"uris":["http://www.mendeley.com/documents/?uuid=9a4d9b80-79f3-446a-9965-0a9db6b94b90"]}],"mendeley":{"formattedCitation":"&lt;sup&gt;4&lt;/sup&gt;","plainTextFormattedCitation":"4","previouslyFormattedCitation":"&lt;sup&gt;4&lt;/sup&gt;"},"properties":{"noteIndex":0},"schema":"https://github.com/citation-style-language/schema/raw/master/csl-citation.json"}</w:instrText>
      </w:r>
      <w:r>
        <w:fldChar w:fldCharType="separate"/>
      </w:r>
      <w:r w:rsidRPr="009B1C2B">
        <w:rPr>
          <w:noProof/>
          <w:vertAlign w:val="superscript"/>
        </w:rPr>
        <w:t>4</w:t>
      </w:r>
      <w:r>
        <w:fldChar w:fldCharType="end"/>
      </w:r>
    </w:p>
    <w:p w14:paraId="26C74AF8" w14:textId="66686EE4" w:rsidR="00EE4286" w:rsidRDefault="00EE4286">
      <w:r>
        <w:t xml:space="preserve">Crutchfield </w:t>
      </w:r>
      <w:r>
        <w:fldChar w:fldCharType="begin" w:fldLock="1"/>
      </w:r>
      <w:r w:rsidR="00FC6302">
        <w:instrText>ADDIN CSL_CITATION {"citationItems":[{"id":"ITEM-1","itemData":{"author":[{"dropping-particle":"","family":"Crutchfield","given":"James P.","non-dropping-particle":"","parse-names":false,"suffix":""},{"dropping-particle":"","family":"Young","given":"Karl","non-dropping-particle":"","parse-names":false,"suffix":""}],"container-title":"Physical Review Letters","id":"ITEM-1","issue":"2","issued":{"date-parts":[["1989"]]},"title":"Inferring Statistical Complexity","type":"article-journal","volume":"63"},"uris":["http://www.mendeley.com/documents/?uuid=16249101-7c81-4d0a-bddc-f0955cfcafb0"]}],"mendeley":{"formattedCitation":"&lt;sup&gt;5&lt;/sup&gt;","plainTextFormattedCitation":"5","previouslyFormattedCitation":"&lt;sup&gt;5&lt;/sup&gt;"},"properties":{"noteIndex":0},"schema":"https://github.com/citation-style-language/schema/raw/master/csl-citation.json"}</w:instrText>
      </w:r>
      <w:r>
        <w:fldChar w:fldCharType="separate"/>
      </w:r>
      <w:r w:rsidRPr="00EE4286">
        <w:rPr>
          <w:noProof/>
          <w:vertAlign w:val="superscript"/>
        </w:rPr>
        <w:t>5</w:t>
      </w:r>
      <w:r>
        <w:fldChar w:fldCharType="end"/>
      </w:r>
    </w:p>
    <w:p w14:paraId="5AE5AB4E" w14:textId="6BC418B4" w:rsidR="009B1C2B" w:rsidRDefault="00FC6302">
      <w:r>
        <w:t xml:space="preserve">Wagner: evolvability </w:t>
      </w:r>
      <w:r>
        <w:fldChar w:fldCharType="begin" w:fldLock="1"/>
      </w:r>
      <w:r>
        <w:instrText>ADDIN CSL_CITATION {"citationItems":[{"id":"ITEM-1","itemData":{"author":[{"dropping-particle":"","family":"Wagner","given":"Gunter P","non-dropping-particle":"","parse-names":false,"suffix":""},{"dropping-particle":"","family":"Altenberg","given":"Lee","non-dropping-particle":"","parse-names":false,"suffix":""}],"container-title":"Evolution","id":"ITEM-1","issue":"3","issued":{"date-parts":[["1996"]]},"page":"967-976","title":"Perspective : Complex Adaptations and the Evolution of Evolvability","type":"article-journal","volume":"50"},"uris":["http://www.mendeley.com/documents/?uuid=ca4daa8b-aa07-4484-8111-b83483d621f5"]}],"mendeley":{"formattedCitation":"&lt;sup&gt;6&lt;/sup&gt;","plainTextFormattedCitation":"6","previouslyFormattedCitation":"&lt;sup&gt;6&lt;/sup&gt;"},"properties":{"noteIndex":0},"schema":"https://github.com/citation-style-language/schema/raw/master/csl-citation.json"}</w:instrText>
      </w:r>
      <w:r>
        <w:fldChar w:fldCharType="separate"/>
      </w:r>
      <w:r w:rsidRPr="00FC6302">
        <w:rPr>
          <w:noProof/>
          <w:vertAlign w:val="superscript"/>
        </w:rPr>
        <w:t>6</w:t>
      </w:r>
      <w:r>
        <w:fldChar w:fldCharType="end"/>
      </w:r>
    </w:p>
    <w:p w14:paraId="4CA80BAA" w14:textId="77777777" w:rsidR="00FC6302" w:rsidRPr="00482601" w:rsidRDefault="00FC6302"/>
    <w:p w14:paraId="7922CA06" w14:textId="1EC2CEF1" w:rsidR="00B018BA" w:rsidRDefault="00482601">
      <w:r>
        <w:rPr>
          <w:u w:val="single"/>
        </w:rPr>
        <w:t>Information Theory</w:t>
      </w:r>
    </w:p>
    <w:p w14:paraId="71A3DDD0" w14:textId="43C6655C" w:rsidR="00482601" w:rsidRPr="00482601" w:rsidRDefault="009B1C2B" w:rsidP="00CB1AE7">
      <w:r>
        <w:t xml:space="preserve">Shannon </w:t>
      </w:r>
      <w:r>
        <w:fldChar w:fldCharType="begin" w:fldLock="1"/>
      </w:r>
      <w:r w:rsidR="00FC6302">
        <w:instrText>ADDIN CSL_CITATION {"citationItems":[{"id":"ITEM-1","itemData":{"DOI":"10.1145/584091.584093","ISBN":"0252725484","ISSN":"07246811","PMID":"9230594","abstract":"The recent development of various methods of modulation such as PCM and PPM which exchange bandwidth for signal-to-noise ratio has intensified the interest in a general theory of communication. A basis for such a theory is contained in the important papers of Nyquist and Hartley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 The fundamental problem of communication is that of reproducing at one point either exactly or approximately a message selected at another point. Frequently the messages have meaning; that is they refer to or are correlated according to some system with certain physical or conceptual entities. These semantic aspects of communication are irrelevant to the engineering problem. The significant aspect is that the actual message is one selected from a set of possible messages. The system must be designed to operate for each possible selection, not just the one which will actually be chosen since this is unknown at the time of design. If the number of messages in the set is finite then this number or any monotonic function of this number can be regarded as a measure of the information produced when one message is chosen from the set, all choices being equally likely. As was pointed out by Hartley the most natural choice is the logarithmic function. Although this definition must be generalized considerably when we consider the influence of the statistics of the message and when we have a continuous range of messages, we will in all cases use an essentially logarithmic measure.","author":[{"dropping-particle":"","family":"Shannon","given":"Claude E","non-dropping-particle":"","parse-names":false,"suffix":""}],"container-title":"The Bell System Technical Journal","id":"ITEM-1","issue":"July 1928","issued":{"date-parts":[["1948"]]},"page":"379-423","title":"A mathematical theory of communication","type":"article-journal","volume":"27"},"uris":["http://www.mendeley.com/documents/?uuid=f3ba41a2-3b44-46c5-968b-7d2a5746adbd"]}],"mendeley":{"formattedCitation":"&lt;sup&gt;7&lt;/sup&gt;","plainTextFormattedCitation":"7","previouslyFormattedCitation":"&lt;sup&gt;7&lt;/sup&gt;"},"properties":{"noteIndex":0},"schema":"https://github.com/citation-style-language/schema/raw/master/csl-citation.json"}</w:instrText>
      </w:r>
      <w:r>
        <w:fldChar w:fldCharType="separate"/>
      </w:r>
      <w:r w:rsidR="00FC6302" w:rsidRPr="00FC6302">
        <w:rPr>
          <w:noProof/>
          <w:vertAlign w:val="superscript"/>
        </w:rPr>
        <w:t>7</w:t>
      </w:r>
      <w:r>
        <w:fldChar w:fldCharType="end"/>
      </w:r>
    </w:p>
    <w:p w14:paraId="6D5FEAF1" w14:textId="014CE10A" w:rsidR="00482601" w:rsidRDefault="009B1C2B">
      <w:r>
        <w:t>McGill</w:t>
      </w:r>
      <w:r>
        <w:t xml:space="preserve">: </w:t>
      </w:r>
      <w:r w:rsidR="0085325B">
        <w:t>Multivariate Info</w:t>
      </w:r>
      <w:r>
        <w:t xml:space="preserve"> </w:t>
      </w:r>
      <w:r w:rsidR="0085325B">
        <w:fldChar w:fldCharType="begin" w:fldLock="1"/>
      </w:r>
      <w:r w:rsidR="00FC6302">
        <w:instrText>ADDIN CSL_CITATION {"citationItems":[{"id":"ITEM-1","itemData":{"author":[{"dropping-particle":"","family":"Mcgill","given":"J","non-dropping-particle":"","parse-names":false,"suffix":""}],"container-title":"Transactions of the IRE Professional Group on Information Theory","id":"ITEM-1","issue":"4","issued":{"date-parts":[["1954"]]},"page":"93 - 111","title":"Multivariate Information Transmission","type":"article-journal","volume":"4"},"uris":["http://www.mendeley.com/documents/?uuid=b2813430-6f91-481e-8e25-fb17e72ac269"]}],"mendeley":{"formattedCitation":"&lt;sup&gt;8&lt;/sup&gt;","plainTextFormattedCitation":"8","previouslyFormattedCitation":"&lt;sup&gt;8&lt;/sup&gt;"},"properties":{"noteIndex":0},"schema":"https://github.com/citation-style-language/schema/raw/master/csl-citation.json"}</w:instrText>
      </w:r>
      <w:r w:rsidR="0085325B">
        <w:fldChar w:fldCharType="separate"/>
      </w:r>
      <w:r w:rsidR="00FC6302" w:rsidRPr="00FC6302">
        <w:rPr>
          <w:noProof/>
          <w:vertAlign w:val="superscript"/>
        </w:rPr>
        <w:t>8</w:t>
      </w:r>
      <w:r w:rsidR="0085325B">
        <w:fldChar w:fldCharType="end"/>
      </w:r>
    </w:p>
    <w:p w14:paraId="6A05C3ED" w14:textId="40ADE338" w:rsidR="009B1C2B" w:rsidRDefault="009B1C2B">
      <w:r>
        <w:t xml:space="preserve">Bell: Coinformation Lattice </w:t>
      </w:r>
      <w:r>
        <w:fldChar w:fldCharType="begin" w:fldLock="1"/>
      </w:r>
      <w:r w:rsidR="00FC6302">
        <w:instrText>ADDIN CSL_CITATION {"citationItems":[{"id":"ITEM-1","itemData":{"author":[{"dropping-particle":"","family":"Bell","given":"Anthony J.","non-dropping-particle":"","parse-names":false,"suffix":""}],"container-title":"Analysis","id":"ITEM-1","issue":"April","issued":{"date-parts":[["2003"]]},"page":"921-926","title":"The Co-Information Lattice","type":"article-journal"},"uris":["http://www.mendeley.com/documents/?uuid=31c1f511-30e0-4006-b60c-69d88d111ee9"]}],"mendeley":{"formattedCitation":"&lt;sup&gt;9&lt;/sup&gt;","plainTextFormattedCitation":"9","previouslyFormattedCitation":"&lt;sup&gt;9&lt;/sup&gt;"},"properties":{"noteIndex":0},"schema":"https://github.com/citation-style-language/schema/raw/master/csl-citation.json"}</w:instrText>
      </w:r>
      <w:r>
        <w:fldChar w:fldCharType="separate"/>
      </w:r>
      <w:r w:rsidR="00FC6302" w:rsidRPr="00FC6302">
        <w:rPr>
          <w:noProof/>
          <w:vertAlign w:val="superscript"/>
        </w:rPr>
        <w:t>9</w:t>
      </w:r>
      <w:r>
        <w:fldChar w:fldCharType="end"/>
      </w:r>
    </w:p>
    <w:p w14:paraId="31B81055" w14:textId="1C90F6FF" w:rsidR="009B1C2B" w:rsidRDefault="009B1C2B">
      <w:r>
        <w:t xml:space="preserve">Watanabe: multivariate total correlation </w:t>
      </w:r>
      <w:r>
        <w:fldChar w:fldCharType="begin" w:fldLock="1"/>
      </w:r>
      <w:r w:rsidR="00FC6302">
        <w:instrText>ADDIN CSL_CITATION {"citationItems":[{"id":"ITEM-1","itemData":{"author":[{"dropping-particle":"","family":"Watanabe","given":"Satosi","non-dropping-particle":"","parse-names":false,"suffix":""}],"container-title":"IBM Journal","id":"ITEM-1","issue":"January","issued":{"date-parts":[["1960"]]},"title":"Information Theoretical Analysis of Multivariate Correlation","type":"article-journal"},"uris":["http://www.mendeley.com/documents/?uuid=a9056cce-9a4c-4c30-a7ae-b97b91136a59"]}],"mendeley":{"formattedCitation":"&lt;sup&gt;10&lt;/sup&gt;","plainTextFormattedCitation":"10","previouslyFormattedCitation":"&lt;sup&gt;10&lt;/sup&gt;"},"properties":{"noteIndex":0},"schema":"https://github.com/citation-style-language/schema/raw/master/csl-citation.json"}</w:instrText>
      </w:r>
      <w:r>
        <w:fldChar w:fldCharType="separate"/>
      </w:r>
      <w:r w:rsidR="00FC6302" w:rsidRPr="00FC6302">
        <w:rPr>
          <w:noProof/>
          <w:vertAlign w:val="superscript"/>
        </w:rPr>
        <w:t>10</w:t>
      </w:r>
      <w:r>
        <w:fldChar w:fldCharType="end"/>
      </w:r>
    </w:p>
    <w:p w14:paraId="03D7BE0F" w14:textId="1BA39173" w:rsidR="00CB1AE7" w:rsidRDefault="00CB1AE7"/>
    <w:p w14:paraId="6D0FBC52" w14:textId="0FB883F0" w:rsidR="006A4892" w:rsidRDefault="006A4892"/>
    <w:p w14:paraId="34AA4244" w14:textId="77777777" w:rsidR="006A4892" w:rsidRDefault="006A4892"/>
    <w:p w14:paraId="0D3F44FD" w14:textId="0A450BC0" w:rsidR="00CB1AE7" w:rsidRPr="00CB1AE7" w:rsidRDefault="00CB1AE7" w:rsidP="00CB1AE7">
      <w:pPr>
        <w:rPr>
          <w:u w:val="single"/>
        </w:rPr>
      </w:pPr>
      <w:r>
        <w:rPr>
          <w:u w:val="single"/>
        </w:rPr>
        <w:t>Thermo &amp; Information</w:t>
      </w:r>
    </w:p>
    <w:p w14:paraId="14654CC8" w14:textId="4DEA5FB3" w:rsidR="00CB1AE7" w:rsidRDefault="00CB1AE7">
      <w:r>
        <w:t xml:space="preserve">Thermodynamics of information review </w:t>
      </w:r>
      <w:r>
        <w:fldChar w:fldCharType="begin" w:fldLock="1"/>
      </w:r>
      <w:r w:rsidR="00FC6302">
        <w:instrText>ADDIN CSL_CITATION {"citationItems":[{"id":"ITEM-1","itemData":{"DOI":"10.1038/nphys3230","ISBN":"1745-2473","ISSN":"1745-2473","abstract":"By its very nature, the second law of thermodynamics is probabilistic, in that its formulation requires a probabilistic description of the state of a system. This raises questions about the objectivity of the second law: does it depend, for example, on what we know about the system? For over a century, much effort has been devoted to incorporating information into thermodynamics and assessing the entropic and energetic costs of manipulating information. More recently, this historically theoretical pursuit has become relevant in practical situations where information is manipulated at small scales, such as in molecular and cell biology, artificial nano-devices or quantum computation. Here we give an introduction to a novel theoretical framework for the thermodynamics of information based on stochastic thermodynamics and fluctuation theorems, review some recent experimental results, and present an overview of the state of the art in the field.","author":[{"dropping-particle":"","family":"Parrondo","given":"Juan M. R.","non-dropping-particle":"","parse-names":false,"suffix":""},{"dropping-particle":"","family":"Horowitz","given":"Jordan M.","non-dropping-particle":"","parse-names":false,"suffix":""},{"dropping-particle":"","family":"Sagawa","given":"Takahiro","non-dropping-particle":"","parse-names":false,"suffix":""}],"container-title":"Nature Physics","id":"ITEM-1","issue":"2","issued":{"date-parts":[["2015"]]},"page":"131-139","title":"Thermodynamics of information","type":"article-journal","volume":"11"},"uris":["http://www.mendeley.com/documents/?uuid=0df88ac1-fd21-452e-a365-674a6bf8604b"]}],"mendeley":{"formattedCitation":"&lt;sup&gt;11&lt;/sup&gt;","plainTextFormattedCitation":"11","previouslyFormattedCitation":"&lt;sup&gt;11&lt;/sup&gt;"},"properties":{"noteIndex":0},"schema":"https://github.com/citation-style-language/schema/raw/master/csl-citation.json"}</w:instrText>
      </w:r>
      <w:r>
        <w:fldChar w:fldCharType="separate"/>
      </w:r>
      <w:r w:rsidR="00FC6302" w:rsidRPr="00FC6302">
        <w:rPr>
          <w:noProof/>
          <w:vertAlign w:val="superscript"/>
        </w:rPr>
        <w:t>11</w:t>
      </w:r>
      <w:r>
        <w:fldChar w:fldCharType="end"/>
      </w:r>
    </w:p>
    <w:p w14:paraId="680BED9D" w14:textId="324D803D" w:rsidR="0085325B" w:rsidRDefault="0085325B">
      <w:r>
        <w:t xml:space="preserve">Landauer: </w:t>
      </w:r>
      <w:r w:rsidR="009B1C2B">
        <w:t xml:space="preserve">Information is Physical </w:t>
      </w:r>
      <w:r w:rsidR="009B1C2B">
        <w:fldChar w:fldCharType="begin" w:fldLock="1"/>
      </w:r>
      <w:r w:rsidR="00FC6302">
        <w:instrText>ADDIN CSL_CITATION {"citationItems":[{"id":"ITEM-1","itemData":{"DOI":"10.1016/0375-9601(96)00453-7","ISBN":"0375-9601","ISSN":"03759601","PMID":"7754995","abstract":"Information is inevitably tied to a physical representation and therefore to restrictions and possibilities related to the laws of physics and the parts available in the universe. Quantum mechanical superpositions of information bearing states can be used, and the real utility of that needs to be understood. Quantum parallelism in computation is one possibility and will be assessed pessimistically. The energy dissipation requirements of computation, of measurement and of the communications link are discussed. The insights gained from the analysis of computation has caused a reappraisal of the perceived wisdom in the other two fields. A concluding section speculates about the nature of the laws of physics, which are algorithms for the handling of information, and must be executable in our real physical universe.","author":[{"dropping-particle":"","family":"Landauer","given":"Rolf","non-dropping-particle":"","parse-names":false,"suffix":""}],"container-title":"Physics Letters, Section A: General, Atomic and Solid State Physics","id":"ITEM-1","issue":"4-5","issued":{"date-parts":[["1996"]]},"page":"188-193","title":"The physical nature of information","type":"article-journal","volume":"217"},"uris":["http://www.mendeley.com/documents/?uuid=080ddbb6-7beb-41d6-b885-0ddf626066f3"]}],"mendeley":{"formattedCitation":"&lt;sup&gt;12&lt;/sup&gt;","plainTextFormattedCitation":"12","previouslyFormattedCitation":"&lt;sup&gt;12&lt;/sup&gt;"},"properties":{"noteIndex":0},"schema":"https://github.com/citation-style-language/schema/raw/master/csl-citation.json"}</w:instrText>
      </w:r>
      <w:r w:rsidR="009B1C2B">
        <w:fldChar w:fldCharType="separate"/>
      </w:r>
      <w:r w:rsidR="00FC6302" w:rsidRPr="00FC6302">
        <w:rPr>
          <w:noProof/>
          <w:vertAlign w:val="superscript"/>
        </w:rPr>
        <w:t>12</w:t>
      </w:r>
      <w:r w:rsidR="009B1C2B">
        <w:fldChar w:fldCharType="end"/>
      </w:r>
    </w:p>
    <w:p w14:paraId="16B4B64C" w14:textId="7AB88556" w:rsidR="009B1C2B" w:rsidRDefault="009B1C2B">
      <w:r>
        <w:t xml:space="preserve">Sagawa: Jarz with Info Feedback </w:t>
      </w:r>
      <w:r>
        <w:fldChar w:fldCharType="begin" w:fldLock="1"/>
      </w:r>
      <w:r w:rsidR="00FC6302">
        <w:instrText>ADDIN CSL_CITATION {"citationItems":[{"id":"ITEM-1","itemData":{"DOI":"10.1103/PhysRevLett.104.090602","ISSN":"00319007","PMID":"20366975","abstract":"The Jarzynski equality is generalized to situations in which nonequilibrium systems are subject to a feedback control. The new terms that arise as a consequence of the feedback describe the mutual information content obtained by measurement and the efficacy of the feedback control. Our results lead to a generalized fluctuation-dissipation theorem that reflects the readout information, and they can be experimentally tested using small thermodynamic systems. We illustrate our general results by introducing an \"information ratchet\", which can transport a Brownian particle in one direction and extract positive work from the particle.","author":[{"dropping-particle":"","family":"Sagawa","given":"Takahiro","non-dropping-particle":"","parse-names":false,"suffix":""},{"dropping-particle":"","family":"Ueda","given":"Masahito","non-dropping-particle":"","parse-names":false,"suffix":""}],"container-title":"Physical Review Letters","id":"ITEM-1","issue":"9","issued":{"date-parts":[["2010"]]},"page":"1-4","title":"Generalized Jarzynski equality under nonequilibrium feedback control","type":"article-journal","volume":"104"},"uris":["http://www.mendeley.com/documents/?uuid=e308204a-b584-4758-bd42-83989627cd0e"]}],"mendeley":{"formattedCitation":"&lt;sup&gt;13&lt;/sup&gt;","plainTextFormattedCitation":"13","previouslyFormattedCitation":"&lt;sup&gt;13&lt;/sup&gt;"},"properties":{"noteIndex":0},"schema":"https://github.com/citation-style-language/schema/raw/master/csl-citation.json"}</w:instrText>
      </w:r>
      <w:r>
        <w:fldChar w:fldCharType="separate"/>
      </w:r>
      <w:r w:rsidR="00FC6302" w:rsidRPr="00FC6302">
        <w:rPr>
          <w:noProof/>
          <w:vertAlign w:val="superscript"/>
        </w:rPr>
        <w:t>13</w:t>
      </w:r>
      <w:r>
        <w:fldChar w:fldCharType="end"/>
      </w:r>
    </w:p>
    <w:p w14:paraId="62F01D84" w14:textId="042E5F71" w:rsidR="009B1C2B" w:rsidRDefault="009B1C2B">
      <w:r>
        <w:t xml:space="preserve">Sagawa: thermo and logical work </w:t>
      </w:r>
      <w:r>
        <w:fldChar w:fldCharType="begin" w:fldLock="1"/>
      </w:r>
      <w:r w:rsidR="00FC6302">
        <w:instrText>ADDIN CSL_CITATION {"citationItems":[{"id":"ITEM-1","itemData":{"DOI":"10.1088/1742-5468/2014/03/P03025","ISBN":"1742-5468","ISSN":"1742-5468","abstract":"We review and investigate the general theory of thermodynamics of computation, and derive the fundamental inequalities that set the lower bounds of the work requirement and the heat emission during a computation. These inequalities constitute the generalized Landauer principle, where the information contents are involved in the second law of thermodynamics. We discuss in detail the relationship between the thermodynamic and logical reversibilities; the former is related to the entropy production in the total system including a heat bath, while the latter is related to the entropy change only in the logical states of the memory. In particular, we clarify that any logically irreversible computation can be performed in a thermodynamically reversible manner in the quasi-static limit, which does not contradict the conventional Landauer principle. Our arguments would serve as the theoretical foundation of thermodynamics of computation in terms of modern statistical physics.","author":[{"dropping-particle":"","family":"Sagawa","given":"Takahiro","non-dropping-particle":"","parse-names":false,"suffix":""}],"id":"ITEM-1","issued":{"date-parts":[["2013"]]},"page":"3-8","title":"Thermodynamic and Logical Reversibilities Revisited","type":"article-journal"},"uris":["http://www.mendeley.com/documents/?uuid=7903f4db-814d-400e-b817-5bda2eb6630b"]}],"mendeley":{"formattedCitation":"&lt;sup&gt;14&lt;/sup&gt;","plainTextFormattedCitation":"14","previouslyFormattedCitation":"&lt;sup&gt;14&lt;/sup&gt;"},"properties":{"noteIndex":0},"schema":"https://github.com/citation-style-language/schema/raw/master/csl-citation.json"}</w:instrText>
      </w:r>
      <w:r>
        <w:fldChar w:fldCharType="separate"/>
      </w:r>
      <w:r w:rsidR="00FC6302" w:rsidRPr="00FC6302">
        <w:rPr>
          <w:noProof/>
          <w:vertAlign w:val="superscript"/>
        </w:rPr>
        <w:t>14</w:t>
      </w:r>
      <w:r>
        <w:fldChar w:fldCharType="end"/>
      </w:r>
    </w:p>
    <w:p w14:paraId="0AB0D443" w14:textId="3A59A425" w:rsidR="00482601" w:rsidRDefault="006A4892">
      <w:r>
        <w:t xml:space="preserve">Jarz: Exponential averaging </w:t>
      </w:r>
      <w:r>
        <w:fldChar w:fldCharType="begin" w:fldLock="1"/>
      </w:r>
      <w:r>
        <w:instrText>ADDIN CSL_CITATION {"citationItems":[{"id":"ITEM-1","itemData":{"DOI":"10.1103/PhysRevLett.78.2690","ISBN":"9783540769545","ISSN":"0031-9007","PMID":"3132695","abstract":"An expression is derived for the classical free energy difference between two configurations of a system, in terms of an ensemble of finite-time measurements of the work performed in parametrically switching from one configuration to the other. Two well-known equilibrium identities emerge as limiting cases of this result.","author":[{"dropping-particle":"","family":"Jarzynski","given":"C.","non-dropping-particle":"","parse-names":false,"suffix":""}],"container-title":"Physical Review Letters","id":"ITEM-1","issue":"14","issued":{"date-parts":[["1996"]]},"page":"0-3","title":"A nonequilibrium equality for free energy differences","type":"article-journal","volume":"78"},"uris":["http://www.mendeley.com/documents/?uuid=7428fc29-a090-4129-a12c-ed2fa374e5c4"]}],"mendeley":{"formattedCitation":"&lt;sup&gt;15&lt;/sup&gt;","plainTextFormattedCitation":"15"},"properties":{"noteIndex":0},"schema":"https://github.com/citation-style-language/schema/raw/master/csl-citation.json"}</w:instrText>
      </w:r>
      <w:r>
        <w:fldChar w:fldCharType="separate"/>
      </w:r>
      <w:r w:rsidRPr="006A4892">
        <w:rPr>
          <w:noProof/>
          <w:vertAlign w:val="superscript"/>
        </w:rPr>
        <w:t>15</w:t>
      </w:r>
      <w:r>
        <w:fldChar w:fldCharType="end"/>
      </w:r>
    </w:p>
    <w:p w14:paraId="3EB90071" w14:textId="77777777" w:rsidR="006A4892" w:rsidRDefault="006A4892"/>
    <w:p w14:paraId="0A26F397" w14:textId="7232C934" w:rsidR="00482601" w:rsidRPr="00482601" w:rsidRDefault="00482601">
      <w:pPr>
        <w:rPr>
          <w:u w:val="single"/>
        </w:rPr>
      </w:pPr>
      <w:r>
        <w:rPr>
          <w:u w:val="single"/>
        </w:rPr>
        <w:t>Partial Information Decomposition</w:t>
      </w:r>
    </w:p>
    <w:p w14:paraId="7F3FF3D9" w14:textId="6555A020" w:rsidR="00202E5C" w:rsidRDefault="00FC6302">
      <w:r>
        <w:t xml:space="preserve">W&amp;B: </w:t>
      </w:r>
      <w:r w:rsidR="008B11AE">
        <w:t xml:space="preserve">Original PID proposal </w:t>
      </w:r>
      <w:r w:rsidR="00202E5C">
        <w:fldChar w:fldCharType="begin" w:fldLock="1"/>
      </w:r>
      <w:r w:rsidR="006A4892">
        <w:instrText>ADDIN CSL_CITATION {"citationItems":[{"id":"ITEM-1","itemData":{"abstract":"Of the various attempts to generalize information theory to multiple variables, the most widely utilized, interaction information, suffers from the problem that it is sometimes negative. Here we reconsider from first principles the general structure of the information that a set of sources provides about a given variable. We begin with a new definition of redundancy as the minimum information that any source provides about each possible outcome of the variable, averaged over all possible outcomes. We then show how this measure of redundancy induces a lattice over sets of sources that clarifies the general structure of multivariate information. Finally, we use this redundancy lattice to propose a definition of partial information atoms that exhaustively decompose the Shannon information in a multivariate system in terms of the redundancy between synergies of subsets of the sources. Unlike interaction information, the atoms of our partial information decomposition are never negative and always support a clear interpretation as informational quantities. Our analysis also demonstrates how the negativity of interaction information can be explained by its confounding of redundancy and synergy.","author":[{"dropping-particle":"","family":"Williams","given":"Paul L.","non-dropping-particle":"","parse-names":false,"suffix":""},{"dropping-particle":"","family":"Beer","given":"Randall D.","non-dropping-particle":"","parse-names":false,"suffix":""}],"id":"ITEM-1","issued":{"date-parts":[["2010"]]},"page":"1-14","title":"Nonnegative Decomposition of Multivariate Information","type":"article-journal"},"uris":["http://www.mendeley.com/documents/?uuid=94b9ff97-97ea-4da7-9923-673bb0b63329"]}],"mendeley":{"formattedCitation":"&lt;sup&gt;16&lt;/sup&gt;","plainTextFormattedCitation":"16","previouslyFormattedCitation":"&lt;sup&gt;16&lt;/sup&gt;"},"properties":{"noteIndex":0},"schema":"https://github.com/citation-style-language/schema/raw/master/csl-citation.json"}</w:instrText>
      </w:r>
      <w:r w:rsidR="00202E5C">
        <w:fldChar w:fldCharType="separate"/>
      </w:r>
      <w:r w:rsidR="006A4892" w:rsidRPr="006A4892">
        <w:rPr>
          <w:noProof/>
          <w:vertAlign w:val="superscript"/>
        </w:rPr>
        <w:t>16</w:t>
      </w:r>
      <w:r w:rsidR="00202E5C">
        <w:fldChar w:fldCharType="end"/>
      </w:r>
    </w:p>
    <w:p w14:paraId="2779B7E3" w14:textId="6601454A" w:rsidR="00202E5C" w:rsidRDefault="00FC6302">
      <w:r>
        <w:t xml:space="preserve">Harder: </w:t>
      </w:r>
      <w:r w:rsidR="00AA49A6">
        <w:t xml:space="preserve">Identity axiom proposal </w:t>
      </w:r>
      <w:r w:rsidR="00AA49A6">
        <w:fldChar w:fldCharType="begin" w:fldLock="1"/>
      </w:r>
      <w:r w:rsidR="006A4892">
        <w:instrText>ADDIN CSL_CITATION {"citationItems":[{"id":"ITEM-1","itemData":{"DOI":"10.1103/PhysRevE.87.012130","ISSN":"15393755","abstract":"We define a measure of redundant information based on projections in the space of probability distributions. Redundant information between random variables is information that is shared between those variables. But in contrast to mutual information, redundant information denotes information that is shared about the outcome of a third variable. Formalizing this concept, and being able to measure it, is required for the non-negative decomposition of mutual information into redundant and synergistic information. Previous attempts to formalize redundant or synergistic information struggle to capture some desired properties. We introduce a new formalism for redundant information and prove that it satisfies all the properties necessary outlined in earlier work, as well as an additional criterion that we propose to be necessary to capture redundancy. We also demonstrate the behaviour of this new measure for several examples, compare it to previous measures and apply it to the decomposition of transfer entropy.","author":[{"dropping-particle":"","family":"Harder","given":"Malte","non-dropping-particle":"","parse-names":false,"suffix":""},{"dropping-particle":"","family":"Salge","given":"Christoph","non-dropping-particle":"","parse-names":false,"suffix":""},{"dropping-particle":"","family":"Polani","given":"Daniel","non-dropping-particle":"","parse-names":false,"suffix":""}],"container-title":"Physical Review E - Statistical, Nonlinear, and Soft Matter Physics","id":"ITEM-1","issue":"1","issued":{"date-parts":[["2013"]]},"title":"Bivariate measure of redundant information","type":"article-journal","volume":"87"},"uris":["http://www.mendeley.com/documents/?uuid=e9b7d03e-5d64-44be-a016-5404d3a6634f"]}],"mendeley":{"formattedCitation":"&lt;sup&gt;17&lt;/sup&gt;","plainTextFormattedCitation":"17","previouslyFormattedCitation":"&lt;sup&gt;17&lt;/sup&gt;"},"properties":{"noteIndex":0},"schema":"https://github.com/citation-style-language/schema/raw/master/csl-citation.json"}</w:instrText>
      </w:r>
      <w:r w:rsidR="00AA49A6">
        <w:fldChar w:fldCharType="separate"/>
      </w:r>
      <w:r w:rsidR="006A4892" w:rsidRPr="006A4892">
        <w:rPr>
          <w:noProof/>
          <w:vertAlign w:val="superscript"/>
        </w:rPr>
        <w:t>17</w:t>
      </w:r>
      <w:r w:rsidR="00AA49A6">
        <w:fldChar w:fldCharType="end"/>
      </w:r>
    </w:p>
    <w:p w14:paraId="7DBF9CC1" w14:textId="2C050CEF" w:rsidR="00C058B4" w:rsidRDefault="00AA49A6">
      <w:r>
        <w:t>Crutchfield</w:t>
      </w:r>
      <w:r w:rsidR="00C058B4">
        <w:t>:</w:t>
      </w:r>
      <w:r>
        <w:t xml:space="preserve"> irrev persp </w:t>
      </w:r>
      <w:r>
        <w:fldChar w:fldCharType="begin" w:fldLock="1"/>
      </w:r>
      <w:r w:rsidR="006A4892">
        <w:instrText>ADDIN CSL_CITATION {"citationItems":[{"id":"ITEM-1","itemData":{"abstract":"Recently, the partial information decomposition emerged as a promising framework for identifying the meaningful components of the information contained in a joint distribution. Its adoption and practical application, however, have been stymied by the lack of a generally-accepted method of quantifying its components. Here, we briefly discuss the bivariate (two-source) partial information decomposition and two implicitly directional interpretations used to intuitively motivate alternative component definitions. Drawing parallels with secret key agreement rates from information-theoretic cryptography, we demonstrate that these intuitions are mutually incompatible and suggest that this underlies the persistence of competing definitions and interpretations. Having highlighted this hitherto unacknowledged issue, we outline several possible solutions.","author":[{"dropping-particle":"","family":"James","given":"Ryan G.","non-dropping-particle":"","parse-names":false,"suffix":""},{"dropping-particle":"","family":"Emenheiser","given":"Jeffrey","non-dropping-particle":"","parse-names":false,"suffix":""},{"dropping-particle":"","family":"Crutchfield","given":"James P.","non-dropping-particle":"","parse-names":false,"suffix":""}],"id":"ITEM-1","issued":{"date-parts":[["2018"]]},"title":"A Perspective on Unique Information: Directionality, Intuitions, and Secret Key Agreement","type":"article-journal"},"uris":["http://www.mendeley.com/documents/?uuid=acbb4e2f-d1d9-4d85-8271-3de7afe5e3eb"]}],"mendeley":{"formattedCitation":"&lt;sup&gt;18&lt;/sup&gt;","plainTextFormattedCitation":"18","previouslyFormattedCitation":"&lt;sup&gt;18&lt;/sup&gt;"},"properties":{"noteIndex":0},"schema":"https://github.com/citation-style-language/schema/raw/master/csl-citation.json"}</w:instrText>
      </w:r>
      <w:r>
        <w:fldChar w:fldCharType="separate"/>
      </w:r>
      <w:r w:rsidR="006A4892" w:rsidRPr="006A4892">
        <w:rPr>
          <w:noProof/>
          <w:vertAlign w:val="superscript"/>
        </w:rPr>
        <w:t>18</w:t>
      </w:r>
      <w:r>
        <w:fldChar w:fldCharType="end"/>
      </w:r>
      <w:r w:rsidR="005B48B0">
        <w:t>,</w:t>
      </w:r>
      <w:r w:rsidR="00C058B4">
        <w:t xml:space="preserve"> triadic </w:t>
      </w:r>
      <w:r w:rsidR="00B919EC">
        <w:t>v</w:t>
      </w:r>
      <w:r w:rsidR="00C058B4">
        <w:t xml:space="preserve"> diadic </w:t>
      </w:r>
      <w:r w:rsidR="00C058B4">
        <w:fldChar w:fldCharType="begin" w:fldLock="1"/>
      </w:r>
      <w:r w:rsidR="006A4892">
        <w:instrText>ADDIN CSL_CITATION {"citationItems":[{"id":"ITEM-1","itemData":{"author":[{"dropping-particle":"","family":"James","given":"Ryan G","non-dropping-particle":"","parse-names":false,"suffix":""},{"dropping-particle":"","family":"Crutchfield","given":"James P","non-dropping-particle":"","parse-names":false,"suffix":""}],"id":"ITEM-1","issued":{"date-parts":[["2016"]]},"title":"Multivariate Dependence Beyond Shannon Information","type":"article-journal"},"uris":["http://www.mendeley.com/documents/?uuid=7474d07e-ca4a-443c-8bfc-6212c38c47c3"]}],"mendeley":{"formattedCitation":"&lt;sup&gt;19&lt;/sup&gt;","plainTextFormattedCitation":"19","previouslyFormattedCitation":"&lt;sup&gt;19&lt;/sup&gt;"},"properties":{"noteIndex":0},"schema":"https://github.com/citation-style-language/schema/raw/master/csl-citation.json"}</w:instrText>
      </w:r>
      <w:r w:rsidR="00C058B4">
        <w:fldChar w:fldCharType="separate"/>
      </w:r>
      <w:r w:rsidR="006A4892" w:rsidRPr="006A4892">
        <w:rPr>
          <w:noProof/>
          <w:vertAlign w:val="superscript"/>
        </w:rPr>
        <w:t>19</w:t>
      </w:r>
      <w:r w:rsidR="00C058B4">
        <w:fldChar w:fldCharType="end"/>
      </w:r>
      <w:r w:rsidR="005B48B0">
        <w:t>,</w:t>
      </w:r>
      <w:r w:rsidR="00C058B4">
        <w:t xml:space="preserve"> rev</w:t>
      </w:r>
      <w:r w:rsidR="005B48B0">
        <w:t xml:space="preserve">iew incld </w:t>
      </w:r>
      <w:r w:rsidR="00C058B4">
        <w:t>mech rdn</w:t>
      </w:r>
      <w:r w:rsidR="005B48B0">
        <w:t xml:space="preserve"> &amp;</w:t>
      </w:r>
      <w:r w:rsidR="00C058B4">
        <w:t xml:space="preserve"> shit proposal </w:t>
      </w:r>
      <w:r w:rsidR="00C058B4">
        <w:fldChar w:fldCharType="begin" w:fldLock="1"/>
      </w:r>
      <w:r w:rsidR="006A4892">
        <w:instrText>ADDIN CSL_CITATION {"citationItems":[{"id":"ITEM-1","itemData":{"DOI":"10.1088/1751-8121/aaed53","ISSN":"17518121","abstract":"The partial information decomposition (PID) is perhaps the leading proposal for resolving information shared between a set of sources and a target into redundant, synergistic, and unique constituents. Unfortunately, the PID framework has been hindered by a lack of a generally agreed-upon, multivariate method of quantifying the constituents. Here, we take a step toward rectifying this by developing a decomposition based on a new method that quantifies unique information. We first develop a broadly applicable method---the dependency decomposition---that delineates how statistical dependencies influence the structure of a joint distribution. The dependency decomposition then allows us to define a measure of the information about a target that can be uniquely attributed to a particular source as the least amount which the source-target statistical dependency can influence the information shared between the sources and the target. The result is the first measure that satisfies the core axioms of the PID framework while not satisfying the Blackwell relation, which depends on a particular interpretation of how the variables are related. This makes a key step forward to a practical PID.","author":[{"dropping-particle":"","family":"James","given":"Ryan G.","non-dropping-particle":"","parse-names":false,"suffix":""},{"dropping-particle":"","family":"Emenheiser","given":"Jeffrey","non-dropping-particle":"","parse-names":false,"suffix":""},{"dropping-particle":"","family":"Crutchfield","given":"James P.","non-dropping-particle":"","parse-names":false,"suffix":""}],"container-title":"Journal of Physics A: Mathematical and Theoretical","id":"ITEM-1","issue":"1","issued":{"date-parts":[["2019"]]},"page":"1-15","title":"Unique information via dependency constraints","type":"article-journal","volume":"52"},"uris":["http://www.mendeley.com/documents/?uuid=fe7e3fe1-c206-4a0b-8260-4f851f348565"]}],"mendeley":{"formattedCitation":"&lt;sup&gt;20&lt;/sup&gt;","plainTextFormattedCitation":"20","previouslyFormattedCitation":"&lt;sup&gt;20&lt;/sup&gt;"},"properties":{"noteIndex":0},"schema":"https://github.com/citation-style-language/schema/raw/master/csl-citation.json"}</w:instrText>
      </w:r>
      <w:r w:rsidR="00C058B4">
        <w:fldChar w:fldCharType="separate"/>
      </w:r>
      <w:r w:rsidR="006A4892" w:rsidRPr="006A4892">
        <w:rPr>
          <w:noProof/>
          <w:vertAlign w:val="superscript"/>
        </w:rPr>
        <w:t>20</w:t>
      </w:r>
      <w:r w:rsidR="00C058B4">
        <w:fldChar w:fldCharType="end"/>
      </w:r>
    </w:p>
    <w:p w14:paraId="0ABCE14E" w14:textId="74BBB028" w:rsidR="00FC6302" w:rsidRDefault="00FC6302">
      <w:r>
        <w:t xml:space="preserve">Griffith: Review &amp; syn proposal </w:t>
      </w:r>
      <w:r>
        <w:fldChar w:fldCharType="begin" w:fldLock="1"/>
      </w:r>
      <w:r w:rsidR="006A4892">
        <w:instrText>ADDIN CSL_CITATION {"citationItems":[{"id":"ITEM-1","itemData":{"abstract":"Quantifying cooperation or synergy among random variables in predicting a single target random variable is an important problem in many complex systems. We review three prior information-theoretic measures of synergy and introduce a novel synergy measure defined as the difference between the whole and the union of its parts. We apply all four measures against a suite of binary circuits to demonstrate that our measure alone quantifies the intuitive concept of synergy across all examples. We show that for our measure of synergy that independent predictors can have positive redundant information.","author":[{"dropping-particle":"","family":"Griffith","given":"Virgil","non-dropping-particle":"","parse-names":false,"suffix":""},{"dropping-particle":"","family":"Koch","given":"Christof","non-dropping-particle":"","parse-names":false,"suffix":""}],"id":"ITEM-1","issued":{"date-parts":[["2012"]]},"title":"Quantifying synergistic mutual information","type":"article-journal"},"uris":["http://www.mendeley.com/documents/?uuid=83dc2e5d-ff21-4ada-a9cc-b7edbeca291c"]}],"mendeley":{"formattedCitation":"&lt;sup&gt;21&lt;/sup&gt;","plainTextFormattedCitation":"21","previouslyFormattedCitation":"&lt;sup&gt;21&lt;/sup&gt;"},"properties":{"noteIndex":0},"schema":"https://github.com/citation-style-language/schema/raw/master/csl-citation.json"}</w:instrText>
      </w:r>
      <w:r>
        <w:fldChar w:fldCharType="separate"/>
      </w:r>
      <w:r w:rsidR="006A4892" w:rsidRPr="006A4892">
        <w:rPr>
          <w:noProof/>
          <w:vertAlign w:val="superscript"/>
        </w:rPr>
        <w:t>21</w:t>
      </w:r>
      <w:r>
        <w:fldChar w:fldCharType="end"/>
      </w:r>
    </w:p>
    <w:p w14:paraId="38B0B449" w14:textId="1CD6DB3E" w:rsidR="00FC6302" w:rsidRDefault="00FC6302">
      <w:r>
        <w:t>Finn</w:t>
      </w:r>
      <w:r w:rsidR="00B919EC">
        <w:t xml:space="preserve"> &amp; Lizier</w:t>
      </w:r>
      <w:r>
        <w:t xml:space="preserve"> </w:t>
      </w:r>
      <w:r>
        <w:fldChar w:fldCharType="begin" w:fldLock="1"/>
      </w:r>
      <w:r w:rsidR="006A4892">
        <w:instrText>ADDIN CSL_CITATION {"citationItems":[{"id":"ITEM-1","itemData":{"DOI":"10.3390/e20040297","ISSN":"10994300","abstract":"What are the distinct ways in which a set of predictor variables can provide information about a target variable? When does a variable provide unique information, when do variables share redundant information, and when do variables combine synergistically to provide complementary information? The redundancy lattice from the partial information decomposition of Williams and Beer provided a promising glimpse at the answer to these questions. However, this structure was constructed using a much criticised measure of redundant information, and despite sustained research, no completely satisfactory replacement measure has been proposed. In this paper, we take a different approach, applying the axiomatic derivation of the redundancy lattice to a single realisation from a set of discrete variables. To overcome the difficulty associated with signed pointwise mutual information, we apply this decomposition separately to the unsigned entropic components of pointwise mutual information which we refer to as the specificity and ambiguity. This yields a separate redundancy lattice for each component. Then based upon an operational interpretation of redundancy, we define measures of redundant specificity and ambiguity enabling us to evaluate the partial information atoms in each lattice. These atoms can be recombined to yield the sought-after multivariate information decomposition. We apply this framework to canonical examples from the literature and discuss the results and the various properties of the decomposition. In particular, the pointwise decomposition using specificity and ambiguity satisfies a chain rule over target variables, which provides new insights into the so-called two-bit-copy example.","author":[{"dropping-particle":"","family":"Finn","given":"Conor","non-dropping-particle":"","parse-names":false,"suffix":""},{"dropping-particle":"","family":"Lizier","given":"Joseph T.","non-dropping-particle":"","parse-names":false,"suffix":""}],"container-title":"Entropy","id":"ITEM-1","issue":"4","issued":{"date-parts":[["2018"]]},"page":"1-36","title":"Pointwise partial information decomposition using the specificity and ambiguity lattices","type":"article-journal","volume":"20"},"uris":["http://www.mendeley.com/documents/?uuid=379eadd3-7f55-47b6-a095-d4191a534324"]}],"mendeley":{"formattedCitation":"&lt;sup&gt;22&lt;/sup&gt;","plainTextFormattedCitation":"22","previouslyFormattedCitation":"&lt;sup&gt;22&lt;/sup&gt;"},"properties":{"noteIndex":0},"schema":"https://github.com/citation-style-language/schema/raw/master/csl-citation.json"}</w:instrText>
      </w:r>
      <w:r>
        <w:fldChar w:fldCharType="separate"/>
      </w:r>
      <w:r w:rsidR="006A4892" w:rsidRPr="006A4892">
        <w:rPr>
          <w:noProof/>
          <w:vertAlign w:val="superscript"/>
        </w:rPr>
        <w:t>22</w:t>
      </w:r>
      <w:r>
        <w:fldChar w:fldCharType="end"/>
      </w:r>
    </w:p>
    <w:p w14:paraId="79C14F95" w14:textId="73FC3133" w:rsidR="00FC6302" w:rsidRDefault="005B48B0">
      <w:r>
        <w:t xml:space="preserve">Bertschinger &amp; Rauh proposals </w:t>
      </w:r>
      <w:r>
        <w:fldChar w:fldCharType="begin" w:fldLock="1"/>
      </w:r>
      <w:r w:rsidR="006A4892">
        <w:instrText>ADDIN CSL_CITATION {"citationItems":[{"id":"ITEM-1","itemData":{"DOI":"10.3390/e16042161","ISSN":"10994300","abstract":"We propose new measures of shared information, unique information and synergistic information that can be used to decompose the multi-information of a pair of random variables $(Y,Z)$ with a third random variable $X$. Our measures are motivated by an operational idea of unique information which suggests that shared information and unique information should depend only on the pair marginal distributions of $(X,Y)$ and $(X,Z)$. Although this invariance property has not been studied before, it is satisfied by other proposed measures of shared information. The invariance property does not uniquely determine our new measures, but it implies that the functions that we define are bounds to any other measures satisfying the same invariance property. We study properties of our measures and compare them to other candidate measures.","author":[{"dropping-particle":"","family":"Bertschinger","given":"Nils","non-dropping-particle":"","parse-names":false,"suffix":""},{"dropping-particle":"","family":"Rauh","given":"Johannes","non-dropping-particle":"","parse-names":false,"suffix":""},{"dropping-particle":"","family":"Olbrich","given":"Eckehard","non-dropping-particle":"","parse-names":false,"suffix":""},{"dropping-particle":"","family":"Jost","given":"Jürgen","non-dropping-particle":"","parse-names":false,"suffix":""},{"dropping-particle":"","family":"Ay","given":"Nihat","non-dropping-particle":"","parse-names":false,"suffix":""}],"container-title":"Entropy","id":"ITEM-1","issue":"4","issued":{"date-parts":[["2014"]]},"page":"2161-2183","title":"Quantifying unique information","type":"article-journal","volume":"16"},"uris":["http://www.mendeley.com/documents/?uuid=9a84e1f7-e7d8-4868-a8bb-118062a788d2"]},{"id":"ITEM-2","itemData":{"DOI":"10.1109/ISIT.2014.6875230","ISBN":"9781479951864","ISSN":"21578095","abstract":"The information that two random variables $Y$, $Z$ contain about a third random variable $X$ can have aspects of shared information (contained in both $Y$ and $Z$), of complementary information (only available from $(Y,Z)$ together) and of unique information (contained exclusively in either $Y$ or $Z$). Here, we study measures $\\widetilde{SI}$ of shared, $\\widetilde{UI}$ unique and $\\widetilde{CI}$ complementary information introduced by Bertschinger et al., which are motivated from a decision theoretic perspective. We find that in most cases the intuitive rule that more variables contain more information applies, with the exception that $\\widetilde{SI}$ and $\\widetilde{CI}$ information are not monotone in the target variable $X$. Additionally, we show that it is not possible to extend the bivariate information decomposition into $\\widetilde{SI}$, $\\widetilde{UI}$ and $\\widetilde{CI}$ to a non-negative decomposition on the partial information lattice of Williams and Beer. Nevertheless, the quantities $\\widetilde{UI}$, $\\widetilde{SI}$ and $\\widetilde{CI}$ have a well-defined interpretation, even in the multivariate setting.","author":[{"dropping-particle":"","family":"Rauh","given":"Johannes","non-dropping-particle":"","parse-names":false,"suffix":""},{"dropping-particle":"","family":"Bertschinger","given":"Nils","non-dropping-particle":"","parse-names":false,"suffix":""},{"dropping-particle":"","family":"Olbrich","given":"Eckehard","non-dropping-particle":"","parse-names":false,"suffix":""},{"dropping-particle":"","family":"Jost","given":"Jurgen","non-dropping-particle":"","parse-names":false,"suffix":""}],"container-title":"IEEE International Symposium on Information Theory - Proceedings","id":"ITEM-2","issued":{"date-parts":[["2014"]]},"page":"2232-2236","title":"Reconsidering unique information: Towards a multivariate information decomposition","type":"article-journal"},"uris":["http://www.mendeley.com/documents/?uuid=a3114f7b-39ef-4c9e-babc-9f2c17cccfbe"]}],"mendeley":{"formattedCitation":"&lt;sup&gt;23,24&lt;/sup&gt;","plainTextFormattedCitation":"23,24","previouslyFormattedCitation":"&lt;sup&gt;23,24&lt;/sup&gt;"},"properties":{"noteIndex":0},"schema":"https://github.com/citation-style-language/schema/raw/master/csl-citation.json"}</w:instrText>
      </w:r>
      <w:r>
        <w:fldChar w:fldCharType="separate"/>
      </w:r>
      <w:r w:rsidR="006A4892" w:rsidRPr="006A4892">
        <w:rPr>
          <w:noProof/>
          <w:vertAlign w:val="superscript"/>
        </w:rPr>
        <w:t>23,24</w:t>
      </w:r>
      <w:r>
        <w:fldChar w:fldCharType="end"/>
      </w:r>
    </w:p>
    <w:p w14:paraId="3D49F574" w14:textId="61DBE390" w:rsidR="00FC6302" w:rsidRDefault="005B48B0" w:rsidP="005B48B0">
      <w:r>
        <w:t xml:space="preserve">Bertschinger &amp; Rauh review </w:t>
      </w:r>
      <w:r>
        <w:fldChar w:fldCharType="begin" w:fldLock="1"/>
      </w:r>
      <w:r w:rsidR="006A4892">
        <w:instrText>ADDIN CSL_CITATION {"citationItems":[{"id":"ITEM-1","itemData":{"DOI":"10.1007/978-3-319-00395-5","ISBN":"978-3-319-00394-8","abstract":"Howcan the information that a set {X1,...,Xn} of random variables con- tains about another random variable S be decomposed? To what extent do different subgroups provide the same, i.e. shared or redundant, information, carry unique in- formation or interact for the emergence of synergistic information? Recently Williams and Beer proposed such a decomposition based on natural properties for shared information. While these properties fix the structure of the de- composition, they do not uniquely specify the values of the different terms. There- fore, we investigate additional properties such as strong symmetry and left mono- tonicity.We find that strong symmetry is incompatible with the properties proposed byWilliams and Beer. Although left monotonicity is a very natural property for an information measure it is not fulfilled by any of the proposed measures. We also study a geometric framework for information decompositions and ask whether it is possible to represent shared information by a family of posterior dis- tributions. Finally, we draw connections to the notions of shared knowledge and common knowledge in game theory. While many people believe that independent variables cannot share information, we show that in game theory independent agents can have shared knowledge, but not common knowledge. We conclude that intuition and heuristic arguments do not suffice when arguing about information.","author":[{"dropping-particle":"","family":"Bertschinger","given":"Nils","non-dropping-particle":"","parse-names":false,"suffix":""},{"dropping-particle":"","family":"Rauh","given":"Johannes","non-dropping-particle":"","parse-names":false,"suffix":""},{"dropping-particle":"","family":"Olbrich","given":"Eckehard","non-dropping-particle":"","parse-names":false,"suffix":""},{"dropping-particle":"","family":"Jost","given":"Jürgen","non-dropping-particle":"","parse-names":false,"suffix":""}],"id":"ITEM-1","issued":{"date-parts":[["2013"]]},"page":"591-606","title":"Shared Information—New Insights and Problems in Decomposing Information in Complex Systems (from Proceedings of the European Conference on Complex Systems 2012)","type":"article-journal"},"uris":["http://www.mendeley.com/documents/?uuid=0ef776e3-5379-430b-b23e-005c5f577b8d"]}],"mendeley":{"formattedCitation":"&lt;sup&gt;25&lt;/sup&gt;","plainTextFormattedCitation":"25","previouslyFormattedCitation":"&lt;sup&gt;25&lt;/sup&gt;"},"properties":{"noteIndex":0},"schema":"https://github.com/citation-style-language/schema/raw/master/csl-citation.json"}</w:instrText>
      </w:r>
      <w:r>
        <w:fldChar w:fldCharType="separate"/>
      </w:r>
      <w:r w:rsidR="006A4892" w:rsidRPr="006A4892">
        <w:rPr>
          <w:noProof/>
          <w:vertAlign w:val="superscript"/>
        </w:rPr>
        <w:t>25</w:t>
      </w:r>
      <w:r>
        <w:fldChar w:fldCharType="end"/>
      </w:r>
      <w:r w:rsidR="00FC6302">
        <w:t xml:space="preserve"> </w:t>
      </w:r>
    </w:p>
    <w:p w14:paraId="2A0A1064" w14:textId="77777777" w:rsidR="00B919EC" w:rsidRDefault="00B919EC">
      <w:pPr>
        <w:sectPr w:rsidR="00B919EC" w:rsidSect="00B919EC">
          <w:pgSz w:w="12240" w:h="15840"/>
          <w:pgMar w:top="1440" w:right="1440" w:bottom="1440" w:left="1440" w:header="720" w:footer="720" w:gutter="0"/>
          <w:cols w:num="2" w:space="720"/>
          <w:docGrid w:linePitch="360"/>
        </w:sectPr>
      </w:pPr>
    </w:p>
    <w:p w14:paraId="2368C344" w14:textId="2A701CB5" w:rsidR="00C058B4" w:rsidRDefault="00C058B4"/>
    <w:p w14:paraId="7B9CB80F" w14:textId="62FA9C8E" w:rsidR="00B919EC" w:rsidRDefault="00B919EC">
      <w:r>
        <w:br w:type="page"/>
      </w:r>
    </w:p>
    <w:p w14:paraId="0667953C" w14:textId="77777777" w:rsidR="006E30D3" w:rsidRDefault="006E30D3">
      <w:r>
        <w:lastRenderedPageBreak/>
        <w:t>Will form 2 reports: 1 bio, 1 info</w:t>
      </w:r>
    </w:p>
    <w:p w14:paraId="115FEB1E" w14:textId="77777777" w:rsidR="006E30D3" w:rsidRDefault="006E30D3">
      <w:r>
        <w:t>General overview form: context, problem, proposal, evidence, future works.</w:t>
      </w:r>
    </w:p>
    <w:p w14:paraId="39EB4A42" w14:textId="44B56C67" w:rsidR="00DC7E75" w:rsidRDefault="006E30D3" w:rsidP="00DC7E75">
      <w:r>
        <w:t xml:space="preserve">Each min 6 pgs, max 8 pgs, incld biblio, not incld appendix. </w:t>
      </w:r>
      <w:r w:rsidR="00DC7E75">
        <w:t>Use latex.</w:t>
      </w:r>
    </w:p>
    <w:p w14:paraId="26EE04D0" w14:textId="5152DCB5" w:rsidR="00FD078C" w:rsidRDefault="00FD078C">
      <w:r>
        <w:t>Expand on the overview with additional focus on other proposals, ex’s, and evidence/images.</w:t>
      </w:r>
    </w:p>
    <w:p w14:paraId="72E9E417" w14:textId="37D3340E" w:rsidR="00097702" w:rsidRDefault="00097702">
      <w:r>
        <w:t>Pref fewer but more relevant citations</w:t>
      </w:r>
      <w:bookmarkStart w:id="0" w:name="_GoBack"/>
      <w:bookmarkEnd w:id="0"/>
    </w:p>
    <w:p w14:paraId="76532B08" w14:textId="77777777" w:rsidR="008F0251" w:rsidRDefault="00FD078C">
      <w:r>
        <w:t>Target audience: less informed than a draft article</w:t>
      </w:r>
    </w:p>
    <w:p w14:paraId="32414092" w14:textId="77777777" w:rsidR="00513ED5" w:rsidRDefault="008F0251">
      <w:r>
        <w:t>Then morph it into a presentation (~12min bio, 12min info)</w:t>
      </w:r>
    </w:p>
    <w:p w14:paraId="2E722B1D" w14:textId="77777777" w:rsidR="00662CE7" w:rsidRDefault="00513ED5">
      <w:r>
        <w:t>Paper draft by June 12</w:t>
      </w:r>
      <w:r w:rsidRPr="00513ED5">
        <w:rPr>
          <w:vertAlign w:val="superscript"/>
        </w:rPr>
        <w:t>th</w:t>
      </w:r>
      <w:r>
        <w:t>, presentation draft by June 19</w:t>
      </w:r>
      <w:r w:rsidRPr="00513ED5">
        <w:rPr>
          <w:vertAlign w:val="superscript"/>
        </w:rPr>
        <w:t>th</w:t>
      </w:r>
      <w:r>
        <w:t xml:space="preserve"> </w:t>
      </w:r>
    </w:p>
    <w:p w14:paraId="4354E208" w14:textId="312F8762" w:rsidR="006E30D3" w:rsidRDefault="00662CE7">
      <w:r>
        <w:t>Both finished by end of June, along with the internship.</w:t>
      </w:r>
      <w:r w:rsidR="006E30D3">
        <w:br w:type="page"/>
      </w:r>
    </w:p>
    <w:p w14:paraId="39C1FF7E" w14:textId="77777777" w:rsidR="00C058B4" w:rsidRDefault="00C058B4"/>
    <w:p w14:paraId="595FF6DA" w14:textId="7902ADEA" w:rsidR="006A4892" w:rsidRPr="006A4892" w:rsidRDefault="00FC6302" w:rsidP="006A4892">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6A4892" w:rsidRPr="006A4892">
        <w:rPr>
          <w:rFonts w:cs="Times New Roman"/>
          <w:noProof/>
          <w:szCs w:val="24"/>
        </w:rPr>
        <w:t>1.</w:t>
      </w:r>
      <w:r w:rsidR="006A4892" w:rsidRPr="006A4892">
        <w:rPr>
          <w:rFonts w:cs="Times New Roman"/>
          <w:noProof/>
          <w:szCs w:val="24"/>
        </w:rPr>
        <w:tab/>
        <w:t xml:space="preserve">Schrodinger, E. </w:t>
      </w:r>
      <w:r w:rsidR="006A4892" w:rsidRPr="006A4892">
        <w:rPr>
          <w:rFonts w:cs="Times New Roman"/>
          <w:i/>
          <w:iCs/>
          <w:noProof/>
          <w:szCs w:val="24"/>
        </w:rPr>
        <w:t>What is Life? The Physical Aspect of the Living Cell</w:t>
      </w:r>
      <w:r w:rsidR="006A4892" w:rsidRPr="006A4892">
        <w:rPr>
          <w:rFonts w:cs="Times New Roman"/>
          <w:noProof/>
          <w:szCs w:val="24"/>
        </w:rPr>
        <w:t>. (Cambridge University Press, 1943).</w:t>
      </w:r>
    </w:p>
    <w:p w14:paraId="518DEB6D"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2.</w:t>
      </w:r>
      <w:r w:rsidRPr="006A4892">
        <w:rPr>
          <w:rFonts w:cs="Times New Roman"/>
          <w:noProof/>
          <w:szCs w:val="24"/>
        </w:rPr>
        <w:tab/>
        <w:t xml:space="preserve">Zurek, W. Thermodynamic cost of computation, algorithmic complexity and the information metric. </w:t>
      </w:r>
      <w:r w:rsidRPr="006A4892">
        <w:rPr>
          <w:rFonts w:cs="Times New Roman"/>
          <w:i/>
          <w:iCs/>
          <w:noProof/>
          <w:szCs w:val="24"/>
        </w:rPr>
        <w:t>Nature</w:t>
      </w:r>
      <w:r w:rsidRPr="006A4892">
        <w:rPr>
          <w:rFonts w:cs="Times New Roman"/>
          <w:noProof/>
          <w:szCs w:val="24"/>
        </w:rPr>
        <w:t xml:space="preserve"> </w:t>
      </w:r>
      <w:r w:rsidRPr="006A4892">
        <w:rPr>
          <w:rFonts w:cs="Times New Roman"/>
          <w:b/>
          <w:bCs/>
          <w:noProof/>
          <w:szCs w:val="24"/>
        </w:rPr>
        <w:t>341</w:t>
      </w:r>
      <w:r w:rsidRPr="006A4892">
        <w:rPr>
          <w:rFonts w:cs="Times New Roman"/>
          <w:noProof/>
          <w:szCs w:val="24"/>
        </w:rPr>
        <w:t>, (1989).</w:t>
      </w:r>
    </w:p>
    <w:p w14:paraId="4C8D9375"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3.</w:t>
      </w:r>
      <w:r w:rsidRPr="006A4892">
        <w:rPr>
          <w:rFonts w:cs="Times New Roman"/>
          <w:noProof/>
          <w:szCs w:val="24"/>
        </w:rPr>
        <w:tab/>
        <w:t xml:space="preserve">Lloyd, S. &amp; Pagels, H. Complexity as Thermodynamic Depth. </w:t>
      </w:r>
      <w:r w:rsidRPr="006A4892">
        <w:rPr>
          <w:rFonts w:cs="Times New Roman"/>
          <w:i/>
          <w:iCs/>
          <w:noProof/>
          <w:szCs w:val="24"/>
        </w:rPr>
        <w:t>Ann. Phys. (N. Y).</w:t>
      </w:r>
      <w:r w:rsidRPr="006A4892">
        <w:rPr>
          <w:rFonts w:cs="Times New Roman"/>
          <w:noProof/>
          <w:szCs w:val="24"/>
        </w:rPr>
        <w:t xml:space="preserve"> (1988).</w:t>
      </w:r>
    </w:p>
    <w:p w14:paraId="6E5EC7B1"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4.</w:t>
      </w:r>
      <w:r w:rsidRPr="006A4892">
        <w:rPr>
          <w:rFonts w:cs="Times New Roman"/>
          <w:noProof/>
          <w:szCs w:val="24"/>
        </w:rPr>
        <w:tab/>
        <w:t>Bennett, C. H. Logical Depth and Physical Complexity. 207–235 (1995). doi:10.1007/978-3-7091-6597-3_8</w:t>
      </w:r>
    </w:p>
    <w:p w14:paraId="451FC97C"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5.</w:t>
      </w:r>
      <w:r w:rsidRPr="006A4892">
        <w:rPr>
          <w:rFonts w:cs="Times New Roman"/>
          <w:noProof/>
          <w:szCs w:val="24"/>
        </w:rPr>
        <w:tab/>
        <w:t xml:space="preserve">Crutchfield, J. P. &amp; Young, K. Inferring Statistical Complexity. </w:t>
      </w:r>
      <w:r w:rsidRPr="006A4892">
        <w:rPr>
          <w:rFonts w:cs="Times New Roman"/>
          <w:i/>
          <w:iCs/>
          <w:noProof/>
          <w:szCs w:val="24"/>
        </w:rPr>
        <w:t>Phys. Rev. Lett.</w:t>
      </w:r>
      <w:r w:rsidRPr="006A4892">
        <w:rPr>
          <w:rFonts w:cs="Times New Roman"/>
          <w:noProof/>
          <w:szCs w:val="24"/>
        </w:rPr>
        <w:t xml:space="preserve"> </w:t>
      </w:r>
      <w:r w:rsidRPr="006A4892">
        <w:rPr>
          <w:rFonts w:cs="Times New Roman"/>
          <w:b/>
          <w:bCs/>
          <w:noProof/>
          <w:szCs w:val="24"/>
        </w:rPr>
        <w:t>63</w:t>
      </w:r>
      <w:r w:rsidRPr="006A4892">
        <w:rPr>
          <w:rFonts w:cs="Times New Roman"/>
          <w:noProof/>
          <w:szCs w:val="24"/>
        </w:rPr>
        <w:t>, (1989).</w:t>
      </w:r>
    </w:p>
    <w:p w14:paraId="6F81815F"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6.</w:t>
      </w:r>
      <w:r w:rsidRPr="006A4892">
        <w:rPr>
          <w:rFonts w:cs="Times New Roman"/>
          <w:noProof/>
          <w:szCs w:val="24"/>
        </w:rPr>
        <w:tab/>
        <w:t xml:space="preserve">Wagner, G. P. &amp; Altenberg, L. Perspective : Complex Adaptations and the Evolution of Evolvability. </w:t>
      </w:r>
      <w:r w:rsidRPr="006A4892">
        <w:rPr>
          <w:rFonts w:cs="Times New Roman"/>
          <w:i/>
          <w:iCs/>
          <w:noProof/>
          <w:szCs w:val="24"/>
        </w:rPr>
        <w:t>Evolution (N. Y).</w:t>
      </w:r>
      <w:r w:rsidRPr="006A4892">
        <w:rPr>
          <w:rFonts w:cs="Times New Roman"/>
          <w:noProof/>
          <w:szCs w:val="24"/>
        </w:rPr>
        <w:t xml:space="preserve"> </w:t>
      </w:r>
      <w:r w:rsidRPr="006A4892">
        <w:rPr>
          <w:rFonts w:cs="Times New Roman"/>
          <w:b/>
          <w:bCs/>
          <w:noProof/>
          <w:szCs w:val="24"/>
        </w:rPr>
        <w:t>50</w:t>
      </w:r>
      <w:r w:rsidRPr="006A4892">
        <w:rPr>
          <w:rFonts w:cs="Times New Roman"/>
          <w:noProof/>
          <w:szCs w:val="24"/>
        </w:rPr>
        <w:t>, 967–976 (1996).</w:t>
      </w:r>
    </w:p>
    <w:p w14:paraId="564D05DB"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7.</w:t>
      </w:r>
      <w:r w:rsidRPr="006A4892">
        <w:rPr>
          <w:rFonts w:cs="Times New Roman"/>
          <w:noProof/>
          <w:szCs w:val="24"/>
        </w:rPr>
        <w:tab/>
        <w:t xml:space="preserve">Shannon, C. E. A mathematical theory of communication. </w:t>
      </w:r>
      <w:r w:rsidRPr="006A4892">
        <w:rPr>
          <w:rFonts w:cs="Times New Roman"/>
          <w:i/>
          <w:iCs/>
          <w:noProof/>
          <w:szCs w:val="24"/>
        </w:rPr>
        <w:t>Bell Syst. Tech. J.</w:t>
      </w:r>
      <w:r w:rsidRPr="006A4892">
        <w:rPr>
          <w:rFonts w:cs="Times New Roman"/>
          <w:noProof/>
          <w:szCs w:val="24"/>
        </w:rPr>
        <w:t xml:space="preserve"> </w:t>
      </w:r>
      <w:r w:rsidRPr="006A4892">
        <w:rPr>
          <w:rFonts w:cs="Times New Roman"/>
          <w:b/>
          <w:bCs/>
          <w:noProof/>
          <w:szCs w:val="24"/>
        </w:rPr>
        <w:t>27</w:t>
      </w:r>
      <w:r w:rsidRPr="006A4892">
        <w:rPr>
          <w:rFonts w:cs="Times New Roman"/>
          <w:noProof/>
          <w:szCs w:val="24"/>
        </w:rPr>
        <w:t>, 379–423 (1948).</w:t>
      </w:r>
    </w:p>
    <w:p w14:paraId="63E69592"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8.</w:t>
      </w:r>
      <w:r w:rsidRPr="006A4892">
        <w:rPr>
          <w:rFonts w:cs="Times New Roman"/>
          <w:noProof/>
          <w:szCs w:val="24"/>
        </w:rPr>
        <w:tab/>
        <w:t xml:space="preserve">Mcgill, J. Multivariate Information Transmission. </w:t>
      </w:r>
      <w:r w:rsidRPr="006A4892">
        <w:rPr>
          <w:rFonts w:cs="Times New Roman"/>
          <w:i/>
          <w:iCs/>
          <w:noProof/>
          <w:szCs w:val="24"/>
        </w:rPr>
        <w:t>Trans. IRE Prof. Gr. Inf. Theory</w:t>
      </w:r>
      <w:r w:rsidRPr="006A4892">
        <w:rPr>
          <w:rFonts w:cs="Times New Roman"/>
          <w:noProof/>
          <w:szCs w:val="24"/>
        </w:rPr>
        <w:t xml:space="preserve"> </w:t>
      </w:r>
      <w:r w:rsidRPr="006A4892">
        <w:rPr>
          <w:rFonts w:cs="Times New Roman"/>
          <w:b/>
          <w:bCs/>
          <w:noProof/>
          <w:szCs w:val="24"/>
        </w:rPr>
        <w:t>4</w:t>
      </w:r>
      <w:r w:rsidRPr="006A4892">
        <w:rPr>
          <w:rFonts w:cs="Times New Roman"/>
          <w:noProof/>
          <w:szCs w:val="24"/>
        </w:rPr>
        <w:t>, 93–111 (1954).</w:t>
      </w:r>
    </w:p>
    <w:p w14:paraId="2004FB46"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9.</w:t>
      </w:r>
      <w:r w:rsidRPr="006A4892">
        <w:rPr>
          <w:rFonts w:cs="Times New Roman"/>
          <w:noProof/>
          <w:szCs w:val="24"/>
        </w:rPr>
        <w:tab/>
        <w:t xml:space="preserve">Bell, A. J. The Co-Information Lattice. </w:t>
      </w:r>
      <w:r w:rsidRPr="006A4892">
        <w:rPr>
          <w:rFonts w:cs="Times New Roman"/>
          <w:i/>
          <w:iCs/>
          <w:noProof/>
          <w:szCs w:val="24"/>
        </w:rPr>
        <w:t>Analysis</w:t>
      </w:r>
      <w:r w:rsidRPr="006A4892">
        <w:rPr>
          <w:rFonts w:cs="Times New Roman"/>
          <w:noProof/>
          <w:szCs w:val="24"/>
        </w:rPr>
        <w:t xml:space="preserve"> 921–926 (2003).</w:t>
      </w:r>
    </w:p>
    <w:p w14:paraId="7A288238"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10.</w:t>
      </w:r>
      <w:r w:rsidRPr="006A4892">
        <w:rPr>
          <w:rFonts w:cs="Times New Roman"/>
          <w:noProof/>
          <w:szCs w:val="24"/>
        </w:rPr>
        <w:tab/>
        <w:t xml:space="preserve">Watanabe, S. Information Theoretical Analysis of Multivariate Correlation. </w:t>
      </w:r>
      <w:r w:rsidRPr="006A4892">
        <w:rPr>
          <w:rFonts w:cs="Times New Roman"/>
          <w:i/>
          <w:iCs/>
          <w:noProof/>
          <w:szCs w:val="24"/>
        </w:rPr>
        <w:t>IBM J.</w:t>
      </w:r>
      <w:r w:rsidRPr="006A4892">
        <w:rPr>
          <w:rFonts w:cs="Times New Roman"/>
          <w:noProof/>
          <w:szCs w:val="24"/>
        </w:rPr>
        <w:t xml:space="preserve"> (1960).</w:t>
      </w:r>
    </w:p>
    <w:p w14:paraId="7F189DB8"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11.</w:t>
      </w:r>
      <w:r w:rsidRPr="006A4892">
        <w:rPr>
          <w:rFonts w:cs="Times New Roman"/>
          <w:noProof/>
          <w:szCs w:val="24"/>
        </w:rPr>
        <w:tab/>
        <w:t xml:space="preserve">Parrondo, J. M. R., Horowitz, J. M. &amp; Sagawa, T. Thermodynamics of information. </w:t>
      </w:r>
      <w:r w:rsidRPr="006A4892">
        <w:rPr>
          <w:rFonts w:cs="Times New Roman"/>
          <w:i/>
          <w:iCs/>
          <w:noProof/>
          <w:szCs w:val="24"/>
        </w:rPr>
        <w:t>Nat. Phys.</w:t>
      </w:r>
      <w:r w:rsidRPr="006A4892">
        <w:rPr>
          <w:rFonts w:cs="Times New Roman"/>
          <w:noProof/>
          <w:szCs w:val="24"/>
        </w:rPr>
        <w:t xml:space="preserve"> </w:t>
      </w:r>
      <w:r w:rsidRPr="006A4892">
        <w:rPr>
          <w:rFonts w:cs="Times New Roman"/>
          <w:b/>
          <w:bCs/>
          <w:noProof/>
          <w:szCs w:val="24"/>
        </w:rPr>
        <w:t>11</w:t>
      </w:r>
      <w:r w:rsidRPr="006A4892">
        <w:rPr>
          <w:rFonts w:cs="Times New Roman"/>
          <w:noProof/>
          <w:szCs w:val="24"/>
        </w:rPr>
        <w:t>, 131–139 (2015).</w:t>
      </w:r>
    </w:p>
    <w:p w14:paraId="6E6793F4"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12.</w:t>
      </w:r>
      <w:r w:rsidRPr="006A4892">
        <w:rPr>
          <w:rFonts w:cs="Times New Roman"/>
          <w:noProof/>
          <w:szCs w:val="24"/>
        </w:rPr>
        <w:tab/>
        <w:t xml:space="preserve">Landauer, R. The physical nature of information. </w:t>
      </w:r>
      <w:r w:rsidRPr="006A4892">
        <w:rPr>
          <w:rFonts w:cs="Times New Roman"/>
          <w:i/>
          <w:iCs/>
          <w:noProof/>
          <w:szCs w:val="24"/>
        </w:rPr>
        <w:t>Phys. Lett. Sect. A Gen. At. Solid State Phys.</w:t>
      </w:r>
      <w:r w:rsidRPr="006A4892">
        <w:rPr>
          <w:rFonts w:cs="Times New Roman"/>
          <w:noProof/>
          <w:szCs w:val="24"/>
        </w:rPr>
        <w:t xml:space="preserve"> </w:t>
      </w:r>
      <w:r w:rsidRPr="006A4892">
        <w:rPr>
          <w:rFonts w:cs="Times New Roman"/>
          <w:b/>
          <w:bCs/>
          <w:noProof/>
          <w:szCs w:val="24"/>
        </w:rPr>
        <w:t>217</w:t>
      </w:r>
      <w:r w:rsidRPr="006A4892">
        <w:rPr>
          <w:rFonts w:cs="Times New Roman"/>
          <w:noProof/>
          <w:szCs w:val="24"/>
        </w:rPr>
        <w:t>, 188–193 (1996).</w:t>
      </w:r>
    </w:p>
    <w:p w14:paraId="16A3D814"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13.</w:t>
      </w:r>
      <w:r w:rsidRPr="006A4892">
        <w:rPr>
          <w:rFonts w:cs="Times New Roman"/>
          <w:noProof/>
          <w:szCs w:val="24"/>
        </w:rPr>
        <w:tab/>
        <w:t xml:space="preserve">Sagawa, T. &amp; Ueda, M. Generalized Jarzynski equality under nonequilibrium feedback control. </w:t>
      </w:r>
      <w:r w:rsidRPr="006A4892">
        <w:rPr>
          <w:rFonts w:cs="Times New Roman"/>
          <w:i/>
          <w:iCs/>
          <w:noProof/>
          <w:szCs w:val="24"/>
        </w:rPr>
        <w:t>Phys. Rev. Lett.</w:t>
      </w:r>
      <w:r w:rsidRPr="006A4892">
        <w:rPr>
          <w:rFonts w:cs="Times New Roman"/>
          <w:noProof/>
          <w:szCs w:val="24"/>
        </w:rPr>
        <w:t xml:space="preserve"> </w:t>
      </w:r>
      <w:r w:rsidRPr="006A4892">
        <w:rPr>
          <w:rFonts w:cs="Times New Roman"/>
          <w:b/>
          <w:bCs/>
          <w:noProof/>
          <w:szCs w:val="24"/>
        </w:rPr>
        <w:t>104</w:t>
      </w:r>
      <w:r w:rsidRPr="006A4892">
        <w:rPr>
          <w:rFonts w:cs="Times New Roman"/>
          <w:noProof/>
          <w:szCs w:val="24"/>
        </w:rPr>
        <w:t>, 1–4 (2010).</w:t>
      </w:r>
    </w:p>
    <w:p w14:paraId="26A5220D"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14.</w:t>
      </w:r>
      <w:r w:rsidRPr="006A4892">
        <w:rPr>
          <w:rFonts w:cs="Times New Roman"/>
          <w:noProof/>
          <w:szCs w:val="24"/>
        </w:rPr>
        <w:tab/>
        <w:t>Sagawa, T. Thermodynamic and Logical Reversibilities Revisited. 3–8 (2013). doi:10.1088/1742-5468/2014/03/P03025</w:t>
      </w:r>
    </w:p>
    <w:p w14:paraId="28181BB3"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15.</w:t>
      </w:r>
      <w:r w:rsidRPr="006A4892">
        <w:rPr>
          <w:rFonts w:cs="Times New Roman"/>
          <w:noProof/>
          <w:szCs w:val="24"/>
        </w:rPr>
        <w:tab/>
        <w:t xml:space="preserve">Jarzynski, C. A nonequilibrium equality for free energy differences. </w:t>
      </w:r>
      <w:r w:rsidRPr="006A4892">
        <w:rPr>
          <w:rFonts w:cs="Times New Roman"/>
          <w:i/>
          <w:iCs/>
          <w:noProof/>
          <w:szCs w:val="24"/>
        </w:rPr>
        <w:t>Phys. Rev. Lett.</w:t>
      </w:r>
      <w:r w:rsidRPr="006A4892">
        <w:rPr>
          <w:rFonts w:cs="Times New Roman"/>
          <w:noProof/>
          <w:szCs w:val="24"/>
        </w:rPr>
        <w:t xml:space="preserve"> </w:t>
      </w:r>
      <w:r w:rsidRPr="006A4892">
        <w:rPr>
          <w:rFonts w:cs="Times New Roman"/>
          <w:b/>
          <w:bCs/>
          <w:noProof/>
          <w:szCs w:val="24"/>
        </w:rPr>
        <w:t>78</w:t>
      </w:r>
      <w:r w:rsidRPr="006A4892">
        <w:rPr>
          <w:rFonts w:cs="Times New Roman"/>
          <w:noProof/>
          <w:szCs w:val="24"/>
        </w:rPr>
        <w:t>, 0–3 (1996).</w:t>
      </w:r>
    </w:p>
    <w:p w14:paraId="3FEB66BD"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16.</w:t>
      </w:r>
      <w:r w:rsidRPr="006A4892">
        <w:rPr>
          <w:rFonts w:cs="Times New Roman"/>
          <w:noProof/>
          <w:szCs w:val="24"/>
        </w:rPr>
        <w:tab/>
        <w:t>Williams, P. L. &amp; Beer, R. D. Nonnegative Decomposition of Multivariate Information. 1–14 (2010).</w:t>
      </w:r>
    </w:p>
    <w:p w14:paraId="44D129CA"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17.</w:t>
      </w:r>
      <w:r w:rsidRPr="006A4892">
        <w:rPr>
          <w:rFonts w:cs="Times New Roman"/>
          <w:noProof/>
          <w:szCs w:val="24"/>
        </w:rPr>
        <w:tab/>
        <w:t xml:space="preserve">Harder, M., Salge, C. &amp; Polani, D. Bivariate measure of redundant information. </w:t>
      </w:r>
      <w:r w:rsidRPr="006A4892">
        <w:rPr>
          <w:rFonts w:cs="Times New Roman"/>
          <w:i/>
          <w:iCs/>
          <w:noProof/>
          <w:szCs w:val="24"/>
        </w:rPr>
        <w:t>Phys. Rev. E - Stat. Nonlinear, Soft Matter Phys.</w:t>
      </w:r>
      <w:r w:rsidRPr="006A4892">
        <w:rPr>
          <w:rFonts w:cs="Times New Roman"/>
          <w:noProof/>
          <w:szCs w:val="24"/>
        </w:rPr>
        <w:t xml:space="preserve"> </w:t>
      </w:r>
      <w:r w:rsidRPr="006A4892">
        <w:rPr>
          <w:rFonts w:cs="Times New Roman"/>
          <w:b/>
          <w:bCs/>
          <w:noProof/>
          <w:szCs w:val="24"/>
        </w:rPr>
        <w:t>87</w:t>
      </w:r>
      <w:r w:rsidRPr="006A4892">
        <w:rPr>
          <w:rFonts w:cs="Times New Roman"/>
          <w:noProof/>
          <w:szCs w:val="24"/>
        </w:rPr>
        <w:t>, (2013).</w:t>
      </w:r>
    </w:p>
    <w:p w14:paraId="273D0F03"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lastRenderedPageBreak/>
        <w:t>18.</w:t>
      </w:r>
      <w:r w:rsidRPr="006A4892">
        <w:rPr>
          <w:rFonts w:cs="Times New Roman"/>
          <w:noProof/>
          <w:szCs w:val="24"/>
        </w:rPr>
        <w:tab/>
        <w:t>James, R. G., Emenheiser, J. &amp; Crutchfield, J. P. A Perspective on Unique Information: Directionality, Intuitions, and Secret Key Agreement. (2018).</w:t>
      </w:r>
    </w:p>
    <w:p w14:paraId="6C75BDC1"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19.</w:t>
      </w:r>
      <w:r w:rsidRPr="006A4892">
        <w:rPr>
          <w:rFonts w:cs="Times New Roman"/>
          <w:noProof/>
          <w:szCs w:val="24"/>
        </w:rPr>
        <w:tab/>
        <w:t>James, R. G. &amp; Crutchfield, J. P. Multivariate Dependence Beyond Shannon Information. (2016).</w:t>
      </w:r>
    </w:p>
    <w:p w14:paraId="7BFD82E1"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20.</w:t>
      </w:r>
      <w:r w:rsidRPr="006A4892">
        <w:rPr>
          <w:rFonts w:cs="Times New Roman"/>
          <w:noProof/>
          <w:szCs w:val="24"/>
        </w:rPr>
        <w:tab/>
        <w:t xml:space="preserve">James, R. G., Emenheiser, J. &amp; Crutchfield, J. P. Unique information via dependency constraints. </w:t>
      </w:r>
      <w:r w:rsidRPr="006A4892">
        <w:rPr>
          <w:rFonts w:cs="Times New Roman"/>
          <w:i/>
          <w:iCs/>
          <w:noProof/>
          <w:szCs w:val="24"/>
        </w:rPr>
        <w:t>J. Phys. A Math. Theor.</w:t>
      </w:r>
      <w:r w:rsidRPr="006A4892">
        <w:rPr>
          <w:rFonts w:cs="Times New Roman"/>
          <w:noProof/>
          <w:szCs w:val="24"/>
        </w:rPr>
        <w:t xml:space="preserve"> </w:t>
      </w:r>
      <w:r w:rsidRPr="006A4892">
        <w:rPr>
          <w:rFonts w:cs="Times New Roman"/>
          <w:b/>
          <w:bCs/>
          <w:noProof/>
          <w:szCs w:val="24"/>
        </w:rPr>
        <w:t>52</w:t>
      </w:r>
      <w:r w:rsidRPr="006A4892">
        <w:rPr>
          <w:rFonts w:cs="Times New Roman"/>
          <w:noProof/>
          <w:szCs w:val="24"/>
        </w:rPr>
        <w:t>, 1–15 (2019).</w:t>
      </w:r>
    </w:p>
    <w:p w14:paraId="4792F5FD"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21.</w:t>
      </w:r>
      <w:r w:rsidRPr="006A4892">
        <w:rPr>
          <w:rFonts w:cs="Times New Roman"/>
          <w:noProof/>
          <w:szCs w:val="24"/>
        </w:rPr>
        <w:tab/>
        <w:t>Griffith, V. &amp; Koch, C. Quantifying synergistic mutual information. (2012).</w:t>
      </w:r>
    </w:p>
    <w:p w14:paraId="6BF3B550"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22.</w:t>
      </w:r>
      <w:r w:rsidRPr="006A4892">
        <w:rPr>
          <w:rFonts w:cs="Times New Roman"/>
          <w:noProof/>
          <w:szCs w:val="24"/>
        </w:rPr>
        <w:tab/>
        <w:t xml:space="preserve">Finn, C. &amp; Lizier, J. T. Pointwise partial information decomposition using the specificity and ambiguity lattices. </w:t>
      </w:r>
      <w:r w:rsidRPr="006A4892">
        <w:rPr>
          <w:rFonts w:cs="Times New Roman"/>
          <w:i/>
          <w:iCs/>
          <w:noProof/>
          <w:szCs w:val="24"/>
        </w:rPr>
        <w:t>Entropy</w:t>
      </w:r>
      <w:r w:rsidRPr="006A4892">
        <w:rPr>
          <w:rFonts w:cs="Times New Roman"/>
          <w:noProof/>
          <w:szCs w:val="24"/>
        </w:rPr>
        <w:t xml:space="preserve"> </w:t>
      </w:r>
      <w:r w:rsidRPr="006A4892">
        <w:rPr>
          <w:rFonts w:cs="Times New Roman"/>
          <w:b/>
          <w:bCs/>
          <w:noProof/>
          <w:szCs w:val="24"/>
        </w:rPr>
        <w:t>20</w:t>
      </w:r>
      <w:r w:rsidRPr="006A4892">
        <w:rPr>
          <w:rFonts w:cs="Times New Roman"/>
          <w:noProof/>
          <w:szCs w:val="24"/>
        </w:rPr>
        <w:t>, 1–36 (2018).</w:t>
      </w:r>
    </w:p>
    <w:p w14:paraId="7F7FA60F"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23.</w:t>
      </w:r>
      <w:r w:rsidRPr="006A4892">
        <w:rPr>
          <w:rFonts w:cs="Times New Roman"/>
          <w:noProof/>
          <w:szCs w:val="24"/>
        </w:rPr>
        <w:tab/>
        <w:t xml:space="preserve">Bertschinger, N., Rauh, J., Olbrich, E., Jost, J. &amp; Ay, N. Quantifying unique information. </w:t>
      </w:r>
      <w:r w:rsidRPr="006A4892">
        <w:rPr>
          <w:rFonts w:cs="Times New Roman"/>
          <w:i/>
          <w:iCs/>
          <w:noProof/>
          <w:szCs w:val="24"/>
        </w:rPr>
        <w:t>Entropy</w:t>
      </w:r>
      <w:r w:rsidRPr="006A4892">
        <w:rPr>
          <w:rFonts w:cs="Times New Roman"/>
          <w:noProof/>
          <w:szCs w:val="24"/>
        </w:rPr>
        <w:t xml:space="preserve"> </w:t>
      </w:r>
      <w:r w:rsidRPr="006A4892">
        <w:rPr>
          <w:rFonts w:cs="Times New Roman"/>
          <w:b/>
          <w:bCs/>
          <w:noProof/>
          <w:szCs w:val="24"/>
        </w:rPr>
        <w:t>16</w:t>
      </w:r>
      <w:r w:rsidRPr="006A4892">
        <w:rPr>
          <w:rFonts w:cs="Times New Roman"/>
          <w:noProof/>
          <w:szCs w:val="24"/>
        </w:rPr>
        <w:t>, 2161–2183 (2014).</w:t>
      </w:r>
    </w:p>
    <w:p w14:paraId="5F129225" w14:textId="77777777" w:rsidR="006A4892" w:rsidRPr="006A4892" w:rsidRDefault="006A4892" w:rsidP="006A4892">
      <w:pPr>
        <w:widowControl w:val="0"/>
        <w:autoSpaceDE w:val="0"/>
        <w:autoSpaceDN w:val="0"/>
        <w:adjustRightInd w:val="0"/>
        <w:ind w:left="640" w:hanging="640"/>
        <w:rPr>
          <w:rFonts w:cs="Times New Roman"/>
          <w:noProof/>
          <w:szCs w:val="24"/>
        </w:rPr>
      </w:pPr>
      <w:r w:rsidRPr="006A4892">
        <w:rPr>
          <w:rFonts w:cs="Times New Roman"/>
          <w:noProof/>
          <w:szCs w:val="24"/>
        </w:rPr>
        <w:t>24.</w:t>
      </w:r>
      <w:r w:rsidRPr="006A4892">
        <w:rPr>
          <w:rFonts w:cs="Times New Roman"/>
          <w:noProof/>
          <w:szCs w:val="24"/>
        </w:rPr>
        <w:tab/>
        <w:t xml:space="preserve">Rauh, J., Bertschinger, N., Olbrich, E. &amp; Jost, J. Reconsidering unique information: Towards a multivariate information decomposition. </w:t>
      </w:r>
      <w:r w:rsidRPr="006A4892">
        <w:rPr>
          <w:rFonts w:cs="Times New Roman"/>
          <w:i/>
          <w:iCs/>
          <w:noProof/>
          <w:szCs w:val="24"/>
        </w:rPr>
        <w:t>IEEE Int. Symp. Inf. Theory - Proc.</w:t>
      </w:r>
      <w:r w:rsidRPr="006A4892">
        <w:rPr>
          <w:rFonts w:cs="Times New Roman"/>
          <w:noProof/>
          <w:szCs w:val="24"/>
        </w:rPr>
        <w:t xml:space="preserve"> 2232–2236 (2014). doi:10.1109/ISIT.2014.6875230</w:t>
      </w:r>
    </w:p>
    <w:p w14:paraId="667D89A7" w14:textId="77777777" w:rsidR="006A4892" w:rsidRPr="006A4892" w:rsidRDefault="006A4892" w:rsidP="006A4892">
      <w:pPr>
        <w:widowControl w:val="0"/>
        <w:autoSpaceDE w:val="0"/>
        <w:autoSpaceDN w:val="0"/>
        <w:adjustRightInd w:val="0"/>
        <w:ind w:left="640" w:hanging="640"/>
        <w:rPr>
          <w:rFonts w:cs="Times New Roman"/>
          <w:noProof/>
        </w:rPr>
      </w:pPr>
      <w:r w:rsidRPr="006A4892">
        <w:rPr>
          <w:rFonts w:cs="Times New Roman"/>
          <w:noProof/>
          <w:szCs w:val="24"/>
        </w:rPr>
        <w:t>25.</w:t>
      </w:r>
      <w:r w:rsidRPr="006A4892">
        <w:rPr>
          <w:rFonts w:cs="Times New Roman"/>
          <w:noProof/>
          <w:szCs w:val="24"/>
        </w:rPr>
        <w:tab/>
        <w:t>Bertschinger, N., Rauh, J., Olbrich, E. &amp; Jost, J. Shared Information—New Insights and Problems in Decomposing Information in Complex Systems (from Proceedings of the European Conference on Complex Systems 2012). 591–606 (2013). doi:10.1007/978-3-319-00395-5</w:t>
      </w:r>
    </w:p>
    <w:p w14:paraId="02E6630C" w14:textId="7672C4C1" w:rsidR="008B11AE" w:rsidRDefault="00FC6302">
      <w:r>
        <w:fldChar w:fldCharType="end"/>
      </w:r>
    </w:p>
    <w:sectPr w:rsidR="008B11AE" w:rsidSect="00B919EC">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6ADA"/>
    <w:rsid w:val="00097702"/>
    <w:rsid w:val="00202E5C"/>
    <w:rsid w:val="00482601"/>
    <w:rsid w:val="00513ED5"/>
    <w:rsid w:val="005B48B0"/>
    <w:rsid w:val="00662CE7"/>
    <w:rsid w:val="006A4892"/>
    <w:rsid w:val="006E30D3"/>
    <w:rsid w:val="0085325B"/>
    <w:rsid w:val="008B11AE"/>
    <w:rsid w:val="008F0251"/>
    <w:rsid w:val="009B1C2B"/>
    <w:rsid w:val="00AA49A6"/>
    <w:rsid w:val="00B018BA"/>
    <w:rsid w:val="00B919EC"/>
    <w:rsid w:val="00C058B4"/>
    <w:rsid w:val="00CB1AE7"/>
    <w:rsid w:val="00D84F3C"/>
    <w:rsid w:val="00DC7E75"/>
    <w:rsid w:val="00EE4286"/>
    <w:rsid w:val="00FC6302"/>
    <w:rsid w:val="00FD078C"/>
    <w:rsid w:val="00FF6A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82CE97"/>
  <w15:chartTrackingRefBased/>
  <w15:docId w15:val="{006677B2-F406-4857-842C-1AF3BE8B5C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4BAE6-E0AE-4278-A105-E0C0655EC5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4</Pages>
  <Words>6492</Words>
  <Characters>37007</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 H</dc:creator>
  <cp:keywords/>
  <dc:description/>
  <cp:lastModifiedBy>C H</cp:lastModifiedBy>
  <cp:revision>19</cp:revision>
  <dcterms:created xsi:type="dcterms:W3CDTF">2019-05-29T16:37:00Z</dcterms:created>
  <dcterms:modified xsi:type="dcterms:W3CDTF">2019-06-20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d7f973f-2dc4-3a7e-8aaa-6d37186b8835</vt:lpwstr>
  </property>
  <property fmtid="{D5CDD505-2E9C-101B-9397-08002B2CF9AE}" pid="24" name="Mendeley Citation Style_1">
    <vt:lpwstr>http://www.zotero.org/styles/nature</vt:lpwstr>
  </property>
</Properties>
</file>